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24BBD4AC" w:rsidR="002575FB" w:rsidRPr="00560F46" w:rsidRDefault="00560F46" w:rsidP="00F67E63">
      <w:pPr>
        <w:bidi w:val="0"/>
        <w:rPr>
          <w:b/>
          <w:bCs/>
          <w:sz w:val="32"/>
          <w:szCs w:val="32"/>
        </w:rPr>
      </w:pPr>
      <w:r w:rsidRPr="00560F46">
        <w:rPr>
          <w:b/>
          <w:bCs/>
          <w:sz w:val="32"/>
          <w:szCs w:val="32"/>
        </w:rPr>
        <w:t>1</w:t>
      </w:r>
      <w:r w:rsidRPr="00560F46">
        <w:rPr>
          <w:b/>
          <w:bCs/>
          <w:sz w:val="32"/>
          <w:szCs w:val="32"/>
        </w:rPr>
        <w:tab/>
        <w:t xml:space="preserve">Abstract </w:t>
      </w:r>
    </w:p>
    <w:p w14:paraId="10576434" w14:textId="77777777" w:rsidR="002575FB" w:rsidRDefault="002575FB" w:rsidP="00F67E63">
      <w:pPr>
        <w:bidi w:val="0"/>
        <w:rPr>
          <w:sz w:val="24"/>
          <w:szCs w:val="24"/>
        </w:rPr>
      </w:pPr>
    </w:p>
    <w:p w14:paraId="03ABCDE0" w14:textId="1A9481B9" w:rsidR="007A599E" w:rsidRPr="00937396" w:rsidRDefault="00E376F5" w:rsidP="00F67E63">
      <w:pPr>
        <w:bidi w:val="0"/>
        <w:rPr>
          <w:b/>
          <w:bCs/>
          <w:sz w:val="32"/>
          <w:szCs w:val="32"/>
        </w:rPr>
      </w:pPr>
      <w:r w:rsidRPr="00937396">
        <w:rPr>
          <w:b/>
          <w:bCs/>
          <w:sz w:val="32"/>
          <w:szCs w:val="32"/>
        </w:rPr>
        <w:t>2</w:t>
      </w:r>
      <w:r w:rsidR="00D47036" w:rsidRPr="00937396">
        <w:rPr>
          <w:b/>
          <w:bCs/>
          <w:sz w:val="32"/>
          <w:szCs w:val="32"/>
        </w:rPr>
        <w:tab/>
      </w:r>
      <w:r w:rsidR="002575FB" w:rsidRPr="00937396">
        <w:rPr>
          <w:b/>
          <w:bCs/>
          <w:sz w:val="32"/>
          <w:szCs w:val="32"/>
        </w:rPr>
        <w:t>Introduction</w:t>
      </w:r>
    </w:p>
    <w:p w14:paraId="7105B994" w14:textId="44FC3729" w:rsidR="00C875AB" w:rsidRPr="00C875AB" w:rsidRDefault="00C875AB" w:rsidP="00F67E63">
      <w:pPr>
        <w:bidi w:val="0"/>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1349EC">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de Vries, Strub, Dumoulin, &amp; Courville, 2017)","plainTextFormattedCitation":"(Perez, de Vries, Strub, Dumoulin, &amp; Courville,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1349EC" w:rsidRPr="001349EC">
        <w:rPr>
          <w:noProof/>
          <w:sz w:val="24"/>
          <w:szCs w:val="24"/>
        </w:rPr>
        <w:t>(Perez, de Vries, Strub, Dumoulin, &amp; Courville, 2017)</w:t>
      </w:r>
      <w:r w:rsidR="001349EC">
        <w:rPr>
          <w:sz w:val="24"/>
          <w:szCs w:val="24"/>
        </w:rPr>
        <w:fldChar w:fldCharType="end"/>
      </w:r>
      <w:r w:rsidR="00A923D9">
        <w:rPr>
          <w:sz w:val="24"/>
          <w:szCs w:val="24"/>
        </w:rPr>
        <w:t>.</w:t>
      </w:r>
    </w:p>
    <w:p w14:paraId="600F1ADE" w14:textId="7837B321" w:rsidR="0092173C" w:rsidRDefault="0034140A" w:rsidP="0092173C">
      <w:pPr>
        <w:bidi w:val="0"/>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1349EC">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Strub, De Vries, Dumoulin, &amp; Courville, 2018)","plainTextFormattedCitation":"(Perez, Strub, De Vries, Dumoulin, &amp; Courville, 2018)","previouslyFormattedCitation":"(Perez, Strub, De Vries, Dumoulin, &amp; Courville, 2018)"},"properties":{"noteIndex":0},"schema":"https://github.com/citation-style-language/schema/raw/master/csl-citation.json"}</w:instrText>
      </w:r>
      <w:r w:rsidR="001349EC">
        <w:rPr>
          <w:sz w:val="24"/>
          <w:szCs w:val="24"/>
        </w:rPr>
        <w:fldChar w:fldCharType="separate"/>
      </w:r>
      <w:r w:rsidR="001349EC" w:rsidRPr="001349EC">
        <w:rPr>
          <w:noProof/>
          <w:sz w:val="24"/>
          <w:szCs w:val="24"/>
        </w:rPr>
        <w:t>(Perez, Strub, De Vries, Dumoulin, &amp; Courville, 2018)</w:t>
      </w:r>
      <w:r w:rsidR="001349EC">
        <w:rPr>
          <w:sz w:val="24"/>
          <w:szCs w:val="24"/>
        </w:rPr>
        <w:fldChar w:fldCharType="end"/>
      </w:r>
      <w:r w:rsidR="001349EC">
        <w:rPr>
          <w:sz w:val="24"/>
          <w:szCs w:val="24"/>
        </w:rPr>
        <w:t>.</w:t>
      </w:r>
    </w:p>
    <w:p w14:paraId="7D59DAFE" w14:textId="4D87546A" w:rsidR="00D042AB" w:rsidRDefault="00967CC9" w:rsidP="00724ED6">
      <w:pPr>
        <w:bidi w:val="0"/>
        <w:rPr>
          <w:sz w:val="24"/>
          <w:szCs w:val="24"/>
        </w:rPr>
      </w:pPr>
      <w:r w:rsidRPr="0092173C">
        <w:rPr>
          <w:sz w:val="24"/>
          <w:szCs w:val="24"/>
        </w:rPr>
        <w:t xml:space="preserve">One of the ways to </w:t>
      </w:r>
      <w:r w:rsidR="00D016E6">
        <w:rPr>
          <w:sz w:val="24"/>
          <w:szCs w:val="24"/>
        </w:rPr>
        <w:t>evaluate</w:t>
      </w:r>
      <w:r w:rsidRPr="0092173C">
        <w:rPr>
          <w:sz w:val="24"/>
          <w:szCs w:val="24"/>
        </w:rPr>
        <w:t xml:space="preserve"> such </w:t>
      </w:r>
      <w:r w:rsidR="002A4B07" w:rsidRPr="0092173C">
        <w:rPr>
          <w:sz w:val="24"/>
          <w:szCs w:val="24"/>
        </w:rPr>
        <w:t xml:space="preserve">a </w:t>
      </w:r>
      <w:r w:rsidRPr="0092173C">
        <w:rPr>
          <w:sz w:val="24"/>
          <w:szCs w:val="24"/>
        </w:rPr>
        <w:t xml:space="preserve">model is by using </w:t>
      </w:r>
      <w:r w:rsidR="0092173C" w:rsidRPr="0092173C">
        <w:rPr>
          <w:sz w:val="24"/>
          <w:szCs w:val="24"/>
        </w:rPr>
        <w:t>A Diagnostic D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F57B5FC" w:rsidR="004F3F9C" w:rsidRDefault="00532677" w:rsidP="00D042AB">
      <w:pPr>
        <w:bidi w:val="0"/>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general task of asking questions about images, has its own line of datasets which generally focus on asking a diverse set of simpler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6832F402" w:rsidR="004F3F9C" w:rsidRDefault="0022362A" w:rsidP="004F3F9C">
      <w:pPr>
        <w:bidi w:val="0"/>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problem, </w:t>
      </w:r>
      <w:r w:rsidR="00B34AE4" w:rsidRPr="00B34AE4">
        <w:rPr>
          <w:sz w:val="24"/>
          <w:szCs w:val="24"/>
        </w:rPr>
        <w:fldChar w:fldCharType="begin" w:fldLock="1"/>
      </w:r>
      <w:r w:rsidR="00B34AE4">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et al. (2018","plainTextFormattedCitation":"(Perez et al., 2018)","previouslyFormattedCitation":"(Perez et al., 2018)"},"properties":{"noteIndex":0},"schema":"https://github.com/citation-style-language/schema/raw/master/csl-citation.json"}</w:instrText>
      </w:r>
      <w:r w:rsidR="00B34AE4" w:rsidRPr="00B34AE4">
        <w:rPr>
          <w:sz w:val="24"/>
          <w:szCs w:val="24"/>
        </w:rPr>
        <w:fldChar w:fldCharType="separate"/>
      </w:r>
      <w:r w:rsidR="00B34AE4" w:rsidRPr="00B34AE4">
        <w:rPr>
          <w:noProof/>
          <w:sz w:val="24"/>
          <w:szCs w:val="24"/>
        </w:rPr>
        <w:t xml:space="preserve">Perez et al. </w:t>
      </w:r>
      <w:r w:rsidR="00B34AE4">
        <w:rPr>
          <w:noProof/>
          <w:sz w:val="24"/>
          <w:szCs w:val="24"/>
        </w:rPr>
        <w:t>(</w:t>
      </w:r>
      <w:r w:rsidR="00B34AE4" w:rsidRPr="00B34AE4">
        <w:rPr>
          <w:noProof/>
          <w:sz w:val="24"/>
          <w:szCs w:val="24"/>
        </w:rPr>
        <w:t>2018</w:t>
      </w:r>
      <w:r w:rsidR="00B34AE4" w:rsidRPr="00B34AE4">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proofErr w:type="spellStart"/>
      <w:r w:rsidR="004F3F9C" w:rsidRPr="007A7793">
        <w:rPr>
          <w:sz w:val="24"/>
          <w:szCs w:val="24"/>
        </w:rPr>
        <w:t>FiLM</w:t>
      </w:r>
      <w:proofErr w:type="spellEnd"/>
      <w:r w:rsidR="004F3F9C" w:rsidRPr="007A7793">
        <w:rPr>
          <w:sz w:val="24"/>
          <w:szCs w:val="24"/>
        </w:rPr>
        <w:t>: Feature-wise Linear Modulation.</w:t>
      </w:r>
    </w:p>
    <w:p w14:paraId="2E4DC5E2" w14:textId="22D47217" w:rsidR="004F3F9C" w:rsidRDefault="004F3F9C" w:rsidP="004F3F9C">
      <w:pPr>
        <w:bidi w:val="0"/>
        <w:rPr>
          <w:sz w:val="24"/>
          <w:szCs w:val="24"/>
        </w:rPr>
      </w:pPr>
      <w:r w:rsidRPr="004F3F9C">
        <w:rPr>
          <w:sz w:val="24"/>
          <w:szCs w:val="24"/>
        </w:rPr>
        <w:t xml:space="preserve">Film is a general-purpose conditioning method that is highly effective for visual reasoning, however </w:t>
      </w:r>
      <w:r w:rsidR="00682AEE">
        <w:rPr>
          <w:sz w:val="24"/>
          <w:szCs w:val="24"/>
        </w:rPr>
        <w:t>one of its drawbacks is that it makes</w:t>
      </w:r>
      <w:r w:rsidRPr="004F3F9C">
        <w:rPr>
          <w:sz w:val="24"/>
          <w:szCs w:val="24"/>
        </w:rPr>
        <w:t xml:space="preserve"> some logical mistakes that humans won’t do, for example: </w:t>
      </w:r>
      <w:r w:rsidR="00C0600A" w:rsidRPr="00C0600A">
        <w:rPr>
          <w:sz w:val="24"/>
          <w:szCs w:val="24"/>
        </w:rPr>
        <w:t xml:space="preserve">a case where </w:t>
      </w:r>
      <w:proofErr w:type="spellStart"/>
      <w:r w:rsidR="00C0600A">
        <w:rPr>
          <w:sz w:val="24"/>
          <w:szCs w:val="24"/>
        </w:rPr>
        <w:t>FiLM</w:t>
      </w:r>
      <w:proofErr w:type="spellEnd"/>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D106A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0886202C" w14:textId="32F7BB06" w:rsidR="00077CD6" w:rsidRPr="004F3F9C" w:rsidRDefault="00077CD6" w:rsidP="003C1F57">
      <w:pPr>
        <w:bidi w:val="0"/>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 xml:space="preserve">to a </w:t>
      </w:r>
      <w:proofErr w:type="spellStart"/>
      <w:r w:rsidR="009E0F84">
        <w:rPr>
          <w:sz w:val="24"/>
          <w:szCs w:val="24"/>
        </w:rPr>
        <w:t>FiLM</w:t>
      </w:r>
      <w:proofErr w:type="spellEnd"/>
      <w:r w:rsidR="009E0F84">
        <w:rPr>
          <w:sz w:val="24"/>
          <w:szCs w:val="24"/>
        </w:rPr>
        <w:t xml:space="preserve"> model</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Pr>
          <w:sz w:val="24"/>
          <w:szCs w:val="24"/>
        </w:rPr>
        <w:t xml:space="preserve">the above </w:t>
      </w:r>
      <w:proofErr w:type="spellStart"/>
      <w:r w:rsidR="004A5CB4">
        <w:rPr>
          <w:sz w:val="24"/>
          <w:szCs w:val="24"/>
        </w:rPr>
        <w:t>FiLM’s</w:t>
      </w:r>
      <w:proofErr w:type="spellEnd"/>
      <w:r w:rsidR="004A5CB4">
        <w:rPr>
          <w:sz w:val="24"/>
          <w:szCs w:val="24"/>
        </w:rPr>
        <w:t xml:space="preserve"> </w:t>
      </w:r>
      <w:r w:rsidR="004B0C90">
        <w:rPr>
          <w:sz w:val="24"/>
          <w:szCs w:val="24"/>
        </w:rPr>
        <w:t>drawback</w:t>
      </w:r>
      <w:r w:rsidRPr="00F559B9">
        <w:rPr>
          <w:sz w:val="24"/>
          <w:szCs w:val="24"/>
        </w:rPr>
        <w:t>.</w:t>
      </w:r>
      <w:r>
        <w:rPr>
          <w:sz w:val="24"/>
          <w:szCs w:val="24"/>
        </w:rPr>
        <w:t xml:space="preserve"> </w:t>
      </w:r>
    </w:p>
    <w:p w14:paraId="0B453C69" w14:textId="77777777" w:rsidR="00B670F1" w:rsidRDefault="00B670F1" w:rsidP="005509A0">
      <w:pPr>
        <w:bidi w:val="0"/>
        <w:rPr>
          <w:sz w:val="24"/>
          <w:szCs w:val="24"/>
        </w:rPr>
      </w:pPr>
    </w:p>
    <w:p w14:paraId="6494D8DB" w14:textId="19A93439" w:rsidR="00B277E1" w:rsidRPr="00937396" w:rsidRDefault="00E376F5" w:rsidP="00B670F1">
      <w:pPr>
        <w:bidi w:val="0"/>
        <w:rPr>
          <w:b/>
          <w:bCs/>
          <w:sz w:val="32"/>
          <w:szCs w:val="32"/>
        </w:rPr>
      </w:pPr>
      <w:r w:rsidRPr="00937396">
        <w:rPr>
          <w:b/>
          <w:bCs/>
          <w:sz w:val="32"/>
          <w:szCs w:val="32"/>
        </w:rPr>
        <w:lastRenderedPageBreak/>
        <w:t>3</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5F0B3B">
      <w:pPr>
        <w:autoSpaceDE w:val="0"/>
        <w:autoSpaceDN w:val="0"/>
        <w:bidi w:val="0"/>
        <w:adjustRightInd w:val="0"/>
        <w:spacing w:after="0" w:line="240" w:lineRule="auto"/>
        <w:rPr>
          <w:sz w:val="24"/>
          <w:szCs w:val="24"/>
        </w:rPr>
      </w:pPr>
      <w:r w:rsidRPr="005F0B3B">
        <w:rPr>
          <w:sz w:val="24"/>
          <w:szCs w:val="24"/>
        </w:rPr>
        <w:t xml:space="preserve">Our model processes the multi-modal question-image input using </w:t>
      </w:r>
      <w:proofErr w:type="gramStart"/>
      <w:r w:rsidR="006C34D6" w:rsidRPr="005F0B3B">
        <w:rPr>
          <w:sz w:val="24"/>
          <w:szCs w:val="24"/>
        </w:rPr>
        <w:t>a</w:t>
      </w:r>
      <w:proofErr w:type="gramEnd"/>
      <w:r w:rsidRPr="005F0B3B">
        <w:rPr>
          <w:sz w:val="24"/>
          <w:szCs w:val="24"/>
        </w:rPr>
        <w:t xml:space="preserve"> RNN and CNN combined via </w:t>
      </w:r>
      <w:proofErr w:type="spellStart"/>
      <w:r>
        <w:rPr>
          <w:sz w:val="24"/>
          <w:szCs w:val="24"/>
        </w:rPr>
        <w:t>FiLM</w:t>
      </w:r>
      <w:proofErr w:type="spellEnd"/>
      <w:r>
        <w:rPr>
          <w:sz w:val="24"/>
          <w:szCs w:val="24"/>
        </w:rPr>
        <w:t xml:space="preserve">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5F0B3B">
      <w:pPr>
        <w:autoSpaceDE w:val="0"/>
        <w:autoSpaceDN w:val="0"/>
        <w:bidi w:val="0"/>
        <w:adjustRightInd w:val="0"/>
        <w:spacing w:after="0" w:line="240"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w:t>
      </w:r>
      <w:proofErr w:type="spellStart"/>
      <w:r w:rsidR="005F0B3B" w:rsidRPr="005F0B3B">
        <w:rPr>
          <w:sz w:val="24"/>
          <w:szCs w:val="24"/>
        </w:rPr>
        <w:t>FiLM</w:t>
      </w:r>
      <w:proofErr w:type="spellEnd"/>
      <w:r w:rsidR="005F0B3B" w:rsidRPr="005F0B3B">
        <w:rPr>
          <w:sz w:val="24"/>
          <w:szCs w:val="24"/>
        </w:rPr>
        <w:t xml:space="preserve">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5F0B3B">
      <w:pPr>
        <w:bidi w:val="0"/>
        <w:rPr>
          <w:sz w:val="32"/>
          <w:szCs w:val="32"/>
        </w:rPr>
      </w:pPr>
    </w:p>
    <w:p w14:paraId="67F459F5" w14:textId="3CF8626F" w:rsidR="00925A9B" w:rsidRPr="00937396" w:rsidRDefault="00E376F5" w:rsidP="00925A9B">
      <w:pPr>
        <w:bidi w:val="0"/>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proofErr w:type="spellStart"/>
      <w:r w:rsidR="00657E7B" w:rsidRPr="00937396">
        <w:rPr>
          <w:rFonts w:ascii="NimbusRomNo9L-Medi" w:hAnsi="NimbusRomNo9L-Medi" w:cs="NimbusRomNo9L-Medi"/>
          <w:b/>
          <w:bCs/>
          <w:sz w:val="26"/>
          <w:szCs w:val="26"/>
        </w:rPr>
        <w:t>FiLM</w:t>
      </w:r>
      <w:proofErr w:type="spellEnd"/>
      <w:r w:rsidR="00657E7B" w:rsidRPr="00937396">
        <w:rPr>
          <w:rFonts w:ascii="NimbusRomNo9L-Medi" w:hAnsi="NimbusRomNo9L-Medi" w:cs="NimbusRomNo9L-Medi"/>
          <w:b/>
          <w:bCs/>
          <w:sz w:val="26"/>
          <w:szCs w:val="26"/>
        </w:rPr>
        <w:t xml:space="preserve">: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925A9B">
      <w:pPr>
        <w:autoSpaceDE w:val="0"/>
        <w:autoSpaceDN w:val="0"/>
        <w:bidi w:val="0"/>
        <w:adjustRightInd w:val="0"/>
        <w:spacing w:after="0" w:line="240" w:lineRule="auto"/>
        <w:rPr>
          <w:sz w:val="24"/>
          <w:szCs w:val="24"/>
        </w:rPr>
      </w:pPr>
      <w:proofErr w:type="spellStart"/>
      <w:r w:rsidRPr="00925A9B">
        <w:rPr>
          <w:sz w:val="24"/>
          <w:szCs w:val="24"/>
        </w:rPr>
        <w:t>FiLM</w:t>
      </w:r>
      <w:proofErr w:type="spellEnd"/>
      <w:r w:rsidRPr="00925A9B">
        <w:rPr>
          <w:sz w:val="24"/>
          <w:szCs w:val="24"/>
        </w:rPr>
        <w:t xml:space="preserve">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 xml:space="preserve">More formally, </w:t>
      </w:r>
      <w:proofErr w:type="spellStart"/>
      <w:r w:rsidRPr="00925A9B">
        <w:rPr>
          <w:sz w:val="24"/>
          <w:szCs w:val="24"/>
        </w:rPr>
        <w:t>FiLM</w:t>
      </w:r>
      <w:proofErr w:type="spellEnd"/>
      <w:r w:rsidRPr="00925A9B">
        <w:rPr>
          <w:sz w:val="24"/>
          <w:szCs w:val="24"/>
        </w:rPr>
        <w:t xml:space="preserve"> learns functions f and h which output</w:t>
      </w:r>
    </w:p>
    <w:p w14:paraId="7B9FF19F" w14:textId="1D83DD50" w:rsidR="00925A9B" w:rsidRPr="00925A9B" w:rsidRDefault="00C94EFD" w:rsidP="00925A9B">
      <w:pPr>
        <w:autoSpaceDE w:val="0"/>
        <w:autoSpaceDN w:val="0"/>
        <w:bidi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7D267F6D" w14:textId="7BB8E699" w:rsidR="005A1541" w:rsidRPr="00CF54D3" w:rsidRDefault="00C94EFD" w:rsidP="005A1541">
      <w:pPr>
        <w:pStyle w:val="ListParagraph"/>
        <w:numPr>
          <w:ilvl w:val="0"/>
          <w:numId w:val="1"/>
        </w:numPr>
        <w:autoSpaceDE w:val="0"/>
        <w:autoSpaceDN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CF54D3">
      <w:pPr>
        <w:autoSpaceDE w:val="0"/>
        <w:autoSpaceDN w:val="0"/>
        <w:bidi w:val="0"/>
        <w:adjustRightInd w:val="0"/>
        <w:spacing w:after="0" w:line="240" w:lineRule="auto"/>
        <w:rPr>
          <w:sz w:val="24"/>
          <w:szCs w:val="24"/>
        </w:rPr>
      </w:pPr>
    </w:p>
    <w:p w14:paraId="7598B920" w14:textId="7DF0501D" w:rsidR="00925A9B" w:rsidRPr="00925A9B" w:rsidRDefault="00925A9B" w:rsidP="002B0E11">
      <w:pPr>
        <w:autoSpaceDE w:val="0"/>
        <w:autoSpaceDN w:val="0"/>
        <w:bidi w:val="0"/>
        <w:adjustRightInd w:val="0"/>
        <w:spacing w:after="0" w:line="240"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0C085DDB" w14:textId="6358C778" w:rsidR="002B0E11" w:rsidRPr="002B0E11" w:rsidRDefault="002B0E11" w:rsidP="002B0E11">
      <w:pPr>
        <w:pStyle w:val="ListParagraph"/>
        <w:numPr>
          <w:ilvl w:val="0"/>
          <w:numId w:val="1"/>
        </w:numPr>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6635D056" w14:textId="2FCB9317" w:rsidR="00925A9B" w:rsidRPr="00925A9B" w:rsidRDefault="00925A9B" w:rsidP="002B0E11">
      <w:pPr>
        <w:bidi w:val="0"/>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77777777" w:rsidR="009941D8" w:rsidRDefault="009941D8" w:rsidP="00521FFD">
      <w:pPr>
        <w:bidi w:val="0"/>
        <w:rPr>
          <w:sz w:val="24"/>
          <w:szCs w:val="24"/>
        </w:rPr>
      </w:pPr>
    </w:p>
    <w:p w14:paraId="5A6A8203" w14:textId="31CCA3BA" w:rsidR="009941D8" w:rsidRPr="00937396" w:rsidRDefault="00E376F5" w:rsidP="009941D8">
      <w:pPr>
        <w:bidi w:val="0"/>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Conditional batch normalization</w:t>
      </w:r>
    </w:p>
    <w:p w14:paraId="3A90C1AF" w14:textId="0C2B89FF" w:rsidR="00E12FB0" w:rsidRPr="00E12FB0" w:rsidRDefault="00E12FB0" w:rsidP="00E12FB0">
      <w:pPr>
        <w:autoSpaceDE w:val="0"/>
        <w:autoSpaceDN w:val="0"/>
        <w:bidi w:val="0"/>
        <w:adjustRightInd w:val="0"/>
        <w:spacing w:after="0" w:line="240"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303135AF" w:rsidR="00E12FB0" w:rsidRPr="00E12FB0" w:rsidRDefault="00E12FB0" w:rsidP="007707AD">
      <w:pPr>
        <w:autoSpaceDE w:val="0"/>
        <w:autoSpaceDN w:val="0"/>
        <w:bidi w:val="0"/>
        <w:adjustRightInd w:val="0"/>
        <w:spacing w:after="0" w:line="240" w:lineRule="auto"/>
        <w:rPr>
          <w:sz w:val="24"/>
          <w:szCs w:val="24"/>
        </w:rPr>
      </w:pPr>
      <w:r w:rsidRPr="00E12FB0">
        <w:rPr>
          <w:sz w:val="24"/>
          <w:szCs w:val="24"/>
        </w:rPr>
        <w:t>covariate shift throughout the network [18]. To explain</w:t>
      </w:r>
      <w:r>
        <w:rPr>
          <w:sz w:val="24"/>
          <w:szCs w:val="24"/>
        </w:rPr>
        <w:t xml:space="preserve"> </w:t>
      </w:r>
      <w:r w:rsidRPr="00E12FB0">
        <w:rPr>
          <w:sz w:val="24"/>
          <w:szCs w:val="24"/>
        </w:rPr>
        <w:t>BN, we define</w:t>
      </w:r>
      <w:r w:rsidR="001D4B1B">
        <w:rPr>
          <w:sz w:val="24"/>
          <w:szCs w:val="24"/>
        </w:rPr>
        <w:br/>
      </w:r>
      <w:r w:rsidRPr="00E12FB0">
        <w:rPr>
          <w:sz w:val="24"/>
          <w:szCs w:val="24"/>
        </w:rPr>
        <w:t xml:space="preserv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6B48949C" w14:textId="39C88276" w:rsidR="00313A7D" w:rsidRPr="00313A7D" w:rsidRDefault="00313A7D" w:rsidP="00313A7D">
      <w:pPr>
        <w:pStyle w:val="ListParagraph"/>
        <w:numPr>
          <w:ilvl w:val="0"/>
          <w:numId w:val="2"/>
        </w:numPr>
        <w:autoSpaceDE w:val="0"/>
        <w:autoSpaceDN w:val="0"/>
        <w:adjustRightInd w:val="0"/>
        <w:spacing w:after="0" w:line="240"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4251A10C" w14:textId="7A6C6036" w:rsidR="00503FAD" w:rsidRDefault="00E12FB0" w:rsidP="00503FAD">
      <w:pPr>
        <w:autoSpaceDE w:val="0"/>
        <w:autoSpaceDN w:val="0"/>
        <w:bidi w:val="0"/>
        <w:adjustRightInd w:val="0"/>
        <w:spacing w:after="0" w:line="240"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2AB3F63F" w14:textId="326E1EE1" w:rsidR="00503FAD" w:rsidRPr="00503FAD" w:rsidRDefault="00C94EFD" w:rsidP="00503FAD">
      <w:pPr>
        <w:pStyle w:val="ListParagraph"/>
        <w:numPr>
          <w:ilvl w:val="0"/>
          <w:numId w:val="2"/>
        </w:numPr>
        <w:autoSpaceDE w:val="0"/>
        <w:autoSpaceDN w:val="0"/>
        <w:adjustRightInd w:val="0"/>
        <w:spacing w:after="0" w:line="240"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3CE335AC" w14:textId="772603A2" w:rsidR="00E12FB0" w:rsidRPr="00503FAD" w:rsidRDefault="00E12FB0" w:rsidP="00503FAD">
      <w:pPr>
        <w:bidi w:val="0"/>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02BC91C6" w14:textId="77777777" w:rsidR="007D356D" w:rsidRDefault="007D356D" w:rsidP="009941D8">
      <w:pPr>
        <w:bidi w:val="0"/>
        <w:rPr>
          <w:sz w:val="24"/>
          <w:szCs w:val="24"/>
        </w:rPr>
      </w:pPr>
    </w:p>
    <w:p w14:paraId="4EF24233" w14:textId="63EE77D0" w:rsidR="003A5B20" w:rsidRDefault="003A5B20" w:rsidP="007D356D">
      <w:pPr>
        <w:bidi w:val="0"/>
        <w:rPr>
          <w:sz w:val="24"/>
          <w:szCs w:val="24"/>
        </w:rPr>
      </w:pPr>
    </w:p>
    <w:p w14:paraId="6F57DBE5" w14:textId="77777777" w:rsidR="00C140E8" w:rsidRDefault="00C140E8" w:rsidP="00D4513E">
      <w:pPr>
        <w:bidi w:val="0"/>
        <w:rPr>
          <w:sz w:val="24"/>
          <w:szCs w:val="24"/>
        </w:rPr>
      </w:pPr>
    </w:p>
    <w:p w14:paraId="0FF44E0D" w14:textId="4E2B548F" w:rsidR="003A5B20" w:rsidRPr="00937396" w:rsidRDefault="00E376F5" w:rsidP="00C140E8">
      <w:pPr>
        <w:bidi w:val="0"/>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2EADDCB0" w14:textId="35049EA1" w:rsidR="00AF00C0" w:rsidRPr="00AF00C0" w:rsidRDefault="0030474E" w:rsidP="00AF4C47">
      <w:pPr>
        <w:autoSpaceDE w:val="0"/>
        <w:autoSpaceDN w:val="0"/>
        <w:bidi w:val="0"/>
        <w:adjustRightInd w:val="0"/>
        <w:spacing w:after="0" w:line="240"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FD3658">
        <w:rPr>
          <w:color w:val="FF0000"/>
          <w:sz w:val="24"/>
          <w:szCs w:val="24"/>
        </w:rPr>
        <w:t>4096</w:t>
      </w:r>
      <w:r w:rsidR="00D10B62" w:rsidRPr="00D10B62">
        <w:rPr>
          <w:sz w:val="24"/>
          <w:szCs w:val="24"/>
        </w:rPr>
        <w:t xml:space="preserve"> hidden units that takes in learned, </w:t>
      </w:r>
      <w:r w:rsidR="00D10B62" w:rsidRPr="00FD3658">
        <w:rPr>
          <w:color w:val="FF0000"/>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5E0A55">
        <w:rPr>
          <w:sz w:val="24"/>
          <w:szCs w:val="24"/>
        </w:rPr>
        <w:t xml:space="preserve"> We also </w:t>
      </w:r>
      <w:r w:rsidR="000F5D48">
        <w:rPr>
          <w:sz w:val="24"/>
          <w:szCs w:val="24"/>
        </w:rPr>
        <w:t>wrapped</w:t>
      </w:r>
      <w:r w:rsidR="005E0A55">
        <w:rPr>
          <w:sz w:val="24"/>
          <w:szCs w:val="24"/>
        </w:rPr>
        <w:t xml:space="preserve"> the GRU model with </w:t>
      </w:r>
      <w:proofErr w:type="spellStart"/>
      <w:r w:rsidR="005E0A55">
        <w:rPr>
          <w:sz w:val="24"/>
          <w:szCs w:val="24"/>
        </w:rPr>
        <w:t>Pytorch’s</w:t>
      </w:r>
      <w:proofErr w:type="spellEnd"/>
      <w:r w:rsidR="005E0A55">
        <w:rPr>
          <w:sz w:val="24"/>
          <w:szCs w:val="24"/>
        </w:rPr>
        <w:t xml:space="preserve">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p>
    <w:p w14:paraId="3C238F28" w14:textId="67C1B6EC" w:rsidR="005D35EB" w:rsidRDefault="00AF00C0" w:rsidP="005D4E13">
      <w:pPr>
        <w:autoSpaceDE w:val="0"/>
        <w:autoSpaceDN w:val="0"/>
        <w:bidi w:val="0"/>
        <w:adjustRightInd w:val="0"/>
        <w:spacing w:after="0" w:line="240" w:lineRule="auto"/>
        <w:rPr>
          <w:sz w:val="24"/>
          <w:szCs w:val="24"/>
        </w:rPr>
      </w:pPr>
      <w:r w:rsidRPr="00AF00C0">
        <w:rPr>
          <w:sz w:val="24"/>
          <w:szCs w:val="24"/>
        </w:rPr>
        <w:t xml:space="preserve">maps from a resized, 224 </w:t>
      </w:r>
      <w:r w:rsidR="00556094">
        <w:rPr>
          <w:sz w:val="24"/>
          <w:szCs w:val="24"/>
        </w:rPr>
        <w:t>x</w:t>
      </w:r>
      <w:r w:rsidRPr="00AF00C0">
        <w:rPr>
          <w:sz w:val="24"/>
          <w:szCs w:val="24"/>
        </w:rPr>
        <w:t xml:space="preserve"> 224 image input using either</w:t>
      </w:r>
      <w:r w:rsidR="00C16393">
        <w:rPr>
          <w:sz w:val="24"/>
          <w:szCs w:val="24"/>
        </w:rPr>
        <w:t xml:space="preserve"> </w:t>
      </w:r>
      <w:r w:rsidRPr="00AF00C0">
        <w:rPr>
          <w:sz w:val="24"/>
          <w:szCs w:val="24"/>
        </w:rPr>
        <w:t>a CNN trained from scratch or a fixed, pre-trained feature</w:t>
      </w:r>
      <w:r w:rsidR="00C16393">
        <w:rPr>
          <w:sz w:val="24"/>
          <w:szCs w:val="24"/>
        </w:rPr>
        <w:t xml:space="preserve"> </w:t>
      </w:r>
      <w:r w:rsidRPr="00AF00C0">
        <w:rPr>
          <w:sz w:val="24"/>
          <w:szCs w:val="24"/>
        </w:rPr>
        <w:t xml:space="preserve">extractor with a learned layer of 3 </w:t>
      </w:r>
      <w:r w:rsidR="00575306">
        <w:rPr>
          <w:sz w:val="24"/>
          <w:szCs w:val="24"/>
        </w:rPr>
        <w:t>x</w:t>
      </w:r>
      <w:r w:rsidRPr="00AF00C0">
        <w:rPr>
          <w:sz w:val="24"/>
          <w:szCs w:val="24"/>
        </w:rPr>
        <w:t xml:space="preserve"> 3 convolutions. The</w:t>
      </w:r>
      <w:r w:rsidR="00C506FC">
        <w:rPr>
          <w:sz w:val="24"/>
          <w:szCs w:val="24"/>
        </w:rPr>
        <w:t xml:space="preserve"> </w:t>
      </w:r>
      <w:r w:rsidRPr="00AF00C0">
        <w:rPr>
          <w:sz w:val="24"/>
          <w:szCs w:val="24"/>
        </w:rPr>
        <w:t xml:space="preserve">CNN trained from scratch consists of 4 layers with 128 4 </w:t>
      </w:r>
      <w:r w:rsidR="00C506FC">
        <w:rPr>
          <w:sz w:val="24"/>
          <w:szCs w:val="24"/>
        </w:rPr>
        <w:t xml:space="preserve">x </w:t>
      </w:r>
      <w:r w:rsidRPr="00AF00C0">
        <w:rPr>
          <w:sz w:val="24"/>
          <w:szCs w:val="24"/>
        </w:rPr>
        <w:t xml:space="preserve">4 kernels each, </w:t>
      </w:r>
      <w:proofErr w:type="spellStart"/>
      <w:r w:rsidRPr="00AF00C0">
        <w:rPr>
          <w:sz w:val="24"/>
          <w:szCs w:val="24"/>
        </w:rPr>
        <w:t>ReLU</w:t>
      </w:r>
      <w:proofErr w:type="spellEnd"/>
      <w:r w:rsidRPr="00AF00C0">
        <w:rPr>
          <w:sz w:val="24"/>
          <w:szCs w:val="24"/>
        </w:rPr>
        <w:t xml:space="preserve"> activations, </w:t>
      </w:r>
      <w:r w:rsidR="00C506FC">
        <w:rPr>
          <w:sz w:val="24"/>
          <w:szCs w:val="24"/>
        </w:rPr>
        <w:t xml:space="preserve">conditional </w:t>
      </w:r>
      <w:r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classifier is implemented as </w:t>
      </w:r>
      <w:r w:rsidR="005D44B4">
        <w:rPr>
          <w:sz w:val="24"/>
          <w:szCs w:val="24"/>
        </w:rPr>
        <w:t xml:space="preserve">was </w:t>
      </w:r>
      <w:r w:rsidR="00454950">
        <w:rPr>
          <w:sz w:val="24"/>
          <w:szCs w:val="24"/>
        </w:rPr>
        <w:t>presented</w:t>
      </w:r>
      <w:r w:rsidR="00AA1725">
        <w:rPr>
          <w:sz w:val="24"/>
          <w:szCs w:val="24"/>
        </w:rPr>
        <w:t xml:space="preserve"> </w:t>
      </w:r>
      <w:r w:rsidR="00F9528F">
        <w:rPr>
          <w:sz w:val="24"/>
          <w:szCs w:val="24"/>
        </w:rPr>
        <w:t>by</w:t>
      </w:r>
      <w:r w:rsidR="005D44B4">
        <w:rPr>
          <w:sz w:val="24"/>
          <w:szCs w:val="24"/>
        </w:rPr>
        <w:t xml:space="preserve"> </w:t>
      </w:r>
      <w:r w:rsidR="00FE51CB">
        <w:rPr>
          <w:sz w:val="24"/>
          <w:szCs w:val="24"/>
        </w:rPr>
        <w:fldChar w:fldCharType="begin" w:fldLock="1"/>
      </w:r>
      <w:r w:rsidR="00F9528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FE51CB">
        <w:rPr>
          <w:sz w:val="24"/>
          <w:szCs w:val="24"/>
        </w:rPr>
        <w:fldChar w:fldCharType="separate"/>
      </w:r>
      <w:r w:rsidR="00FE51CB" w:rsidRPr="00FE51CB">
        <w:rPr>
          <w:noProof/>
          <w:sz w:val="24"/>
          <w:szCs w:val="24"/>
        </w:rPr>
        <w:t xml:space="preserve">Perez </w:t>
      </w:r>
      <w:r w:rsidR="00F9528F">
        <w:rPr>
          <w:noProof/>
          <w:sz w:val="24"/>
          <w:szCs w:val="24"/>
        </w:rPr>
        <w:t>and his collegues</w:t>
      </w:r>
      <w:r w:rsidR="00FE51CB" w:rsidRPr="00FE51CB">
        <w:rPr>
          <w:noProof/>
          <w:sz w:val="24"/>
          <w:szCs w:val="24"/>
        </w:rPr>
        <w:t xml:space="preserve"> </w:t>
      </w:r>
      <w:r w:rsidR="00F9528F">
        <w:rPr>
          <w:noProof/>
          <w:sz w:val="24"/>
          <w:szCs w:val="24"/>
        </w:rPr>
        <w:t>(</w:t>
      </w:r>
      <w:r w:rsidR="00FE51CB" w:rsidRPr="00FE51CB">
        <w:rPr>
          <w:noProof/>
          <w:sz w:val="24"/>
          <w:szCs w:val="24"/>
        </w:rPr>
        <w:t>2018</w:t>
      </w:r>
      <w:r w:rsidR="00FE51CB">
        <w:rPr>
          <w:sz w:val="24"/>
          <w:szCs w:val="24"/>
        </w:rPr>
        <w:fldChar w:fldCharType="end"/>
      </w:r>
      <w:r w:rsidR="00F9528F">
        <w:rPr>
          <w:sz w:val="24"/>
          <w:szCs w:val="24"/>
        </w:rPr>
        <w:t>).</w:t>
      </w:r>
    </w:p>
    <w:p w14:paraId="0D935953" w14:textId="6BEE7042" w:rsidR="00CB0174" w:rsidRDefault="00CB0174" w:rsidP="00CB0174">
      <w:pPr>
        <w:autoSpaceDE w:val="0"/>
        <w:autoSpaceDN w:val="0"/>
        <w:bidi w:val="0"/>
        <w:adjustRightInd w:val="0"/>
        <w:spacing w:after="0" w:line="240" w:lineRule="auto"/>
        <w:rPr>
          <w:sz w:val="24"/>
          <w:szCs w:val="24"/>
        </w:rPr>
      </w:pPr>
      <w:r>
        <w:rPr>
          <w:sz w:val="24"/>
          <w:szCs w:val="24"/>
        </w:rPr>
        <w:t xml:space="preserve">Furthermore, we had to </w:t>
      </w:r>
      <w:r w:rsidR="00766BB2">
        <w:rPr>
          <w:sz w:val="24"/>
          <w:szCs w:val="24"/>
        </w:rPr>
        <w:t>adjust</w:t>
      </w:r>
      <w:r>
        <w:rPr>
          <w:sz w:val="24"/>
          <w:szCs w:val="24"/>
        </w:rPr>
        <w:t xml:space="preserve"> the dataset, </w:t>
      </w:r>
      <w:r w:rsidR="00737F64">
        <w:rPr>
          <w:sz w:val="24"/>
          <w:szCs w:val="24"/>
        </w:rPr>
        <w:t xml:space="preserve">in the sense that </w:t>
      </w:r>
      <w:r>
        <w:rPr>
          <w:sz w:val="24"/>
          <w:szCs w:val="24"/>
        </w:rPr>
        <w:t xml:space="preserve">we have reduced the data type to int32 down from int64 and used around half the dataset instead of all of it. These adjustments were necessary because of server limitations. The server wouldn’t let us </w:t>
      </w:r>
      <w:r w:rsidR="00835231">
        <w:rPr>
          <w:sz w:val="24"/>
          <w:szCs w:val="24"/>
        </w:rPr>
        <w:t>run</w:t>
      </w:r>
      <w:r>
        <w:rPr>
          <w:sz w:val="24"/>
          <w:szCs w:val="24"/>
        </w:rPr>
        <w:t xml:space="preserve"> the model for more than 24hrs.</w:t>
      </w:r>
      <w:r w:rsidR="00A20B55">
        <w:rPr>
          <w:sz w:val="24"/>
          <w:szCs w:val="24"/>
        </w:rPr>
        <w:br/>
      </w:r>
    </w:p>
    <w:p w14:paraId="69148B09" w14:textId="4E522911" w:rsidR="00EE3C6E" w:rsidRDefault="000931C2" w:rsidP="00EE3C6E">
      <w:pPr>
        <w:autoSpaceDE w:val="0"/>
        <w:autoSpaceDN w:val="0"/>
        <w:bidi w:val="0"/>
        <w:adjustRightInd w:val="0"/>
        <w:spacing w:after="0" w:line="240"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5D35EB">
      <w:pPr>
        <w:autoSpaceDE w:val="0"/>
        <w:autoSpaceDN w:val="0"/>
        <w:bidi w:val="0"/>
        <w:adjustRightInd w:val="0"/>
        <w:spacing w:after="0" w:line="240"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6C82E2B8" w14:textId="543D249D" w:rsidR="00EE3C6E" w:rsidRDefault="005D35EB" w:rsidP="005D35EB">
      <w:pPr>
        <w:autoSpaceDE w:val="0"/>
        <w:autoSpaceDN w:val="0"/>
        <w:bidi w:val="0"/>
        <w:adjustRightInd w:val="0"/>
        <w:spacing w:after="0" w:line="240" w:lineRule="auto"/>
        <w:rPr>
          <w:sz w:val="24"/>
          <w:szCs w:val="24"/>
        </w:rPr>
      </w:pPr>
      <w:r w:rsidRPr="005D35EB">
        <w:rPr>
          <w:sz w:val="24"/>
          <w:szCs w:val="24"/>
        </w:rPr>
        <w:t>and residual block architecture (right) of our model.</w:t>
      </w:r>
    </w:p>
    <w:p w14:paraId="48B27FD0" w14:textId="02DE342B" w:rsidR="004B5124" w:rsidRDefault="004B5124" w:rsidP="004B5124">
      <w:pPr>
        <w:autoSpaceDE w:val="0"/>
        <w:autoSpaceDN w:val="0"/>
        <w:bidi w:val="0"/>
        <w:adjustRightInd w:val="0"/>
        <w:spacing w:after="0" w:line="240" w:lineRule="auto"/>
        <w:rPr>
          <w:sz w:val="24"/>
          <w:szCs w:val="24"/>
        </w:rPr>
      </w:pPr>
    </w:p>
    <w:p w14:paraId="42B46FD6" w14:textId="4CFFE8E6" w:rsidR="00FD066B" w:rsidRDefault="00FD066B" w:rsidP="00FD066B">
      <w:pPr>
        <w:autoSpaceDE w:val="0"/>
        <w:autoSpaceDN w:val="0"/>
        <w:bidi w:val="0"/>
        <w:adjustRightInd w:val="0"/>
        <w:spacing w:after="0" w:line="240" w:lineRule="auto"/>
        <w:rPr>
          <w:sz w:val="24"/>
          <w:szCs w:val="24"/>
        </w:rPr>
      </w:pPr>
    </w:p>
    <w:p w14:paraId="1096AF20" w14:textId="2A878499" w:rsidR="00FC092A" w:rsidRDefault="00FC092A" w:rsidP="00FC092A">
      <w:pPr>
        <w:autoSpaceDE w:val="0"/>
        <w:autoSpaceDN w:val="0"/>
        <w:bidi w:val="0"/>
        <w:adjustRightInd w:val="0"/>
        <w:spacing w:after="0" w:line="240" w:lineRule="auto"/>
        <w:rPr>
          <w:sz w:val="24"/>
          <w:szCs w:val="24"/>
        </w:rPr>
      </w:pPr>
    </w:p>
    <w:p w14:paraId="2BF6AFE3" w14:textId="31C65AD4" w:rsidR="002301F1" w:rsidRDefault="002301F1" w:rsidP="002301F1">
      <w:pPr>
        <w:autoSpaceDE w:val="0"/>
        <w:autoSpaceDN w:val="0"/>
        <w:bidi w:val="0"/>
        <w:adjustRightInd w:val="0"/>
        <w:spacing w:after="0" w:line="240" w:lineRule="auto"/>
        <w:rPr>
          <w:sz w:val="24"/>
          <w:szCs w:val="24"/>
        </w:rPr>
      </w:pPr>
    </w:p>
    <w:p w14:paraId="00B79CD1" w14:textId="77777777" w:rsidR="001761C4" w:rsidRDefault="001761C4" w:rsidP="00EE3C6E">
      <w:pPr>
        <w:autoSpaceDE w:val="0"/>
        <w:autoSpaceDN w:val="0"/>
        <w:bidi w:val="0"/>
        <w:adjustRightInd w:val="0"/>
        <w:spacing w:after="0" w:line="240" w:lineRule="auto"/>
        <w:rPr>
          <w:sz w:val="24"/>
          <w:szCs w:val="24"/>
        </w:rPr>
      </w:pPr>
    </w:p>
    <w:p w14:paraId="0CED579D" w14:textId="18E412F2" w:rsidR="00EE3C6E" w:rsidRPr="00937396" w:rsidRDefault="00E376F5" w:rsidP="001761C4">
      <w:pPr>
        <w:autoSpaceDE w:val="0"/>
        <w:autoSpaceDN w:val="0"/>
        <w:bidi w:val="0"/>
        <w:adjustRightInd w:val="0"/>
        <w:spacing w:after="0" w:line="240"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380D0B">
      <w:pPr>
        <w:autoSpaceDE w:val="0"/>
        <w:autoSpaceDN w:val="0"/>
        <w:bidi w:val="0"/>
        <w:adjustRightInd w:val="0"/>
        <w:spacing w:after="0" w:line="240" w:lineRule="auto"/>
        <w:rPr>
          <w:sz w:val="24"/>
          <w:szCs w:val="24"/>
        </w:rPr>
      </w:pPr>
    </w:p>
    <w:p w14:paraId="71AE4995" w14:textId="4C7DD4FE" w:rsidR="009434C0" w:rsidRDefault="00B323E0" w:rsidP="00B83A37">
      <w:pPr>
        <w:autoSpaceDE w:val="0"/>
        <w:autoSpaceDN w:val="0"/>
        <w:bidi w:val="0"/>
        <w:adjustRightInd w:val="0"/>
        <w:spacing w:after="0" w:line="240" w:lineRule="auto"/>
        <w:rPr>
          <w:sz w:val="24"/>
          <w:szCs w:val="24"/>
        </w:rPr>
      </w:pPr>
      <w:r w:rsidRPr="00B323E0">
        <w:rPr>
          <w:sz w:val="24"/>
          <w:szCs w:val="24"/>
        </w:rPr>
        <w:t xml:space="preserve">Both </w:t>
      </w:r>
      <w:proofErr w:type="spellStart"/>
      <w:r w:rsidR="00433F57">
        <w:rPr>
          <w:sz w:val="24"/>
          <w:szCs w:val="24"/>
        </w:rPr>
        <w:t>FiLM</w:t>
      </w:r>
      <w:proofErr w:type="spellEnd"/>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proofErr w:type="spellStart"/>
      <w:r w:rsidR="0084207E">
        <w:rPr>
          <w:sz w:val="24"/>
          <w:szCs w:val="24"/>
        </w:rPr>
        <w:t>FiLM</w:t>
      </w:r>
      <w:proofErr w:type="spellEnd"/>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 xml:space="preserve">CBN and </w:t>
      </w:r>
      <w:proofErr w:type="spellStart"/>
      <w:r w:rsidR="009F060B">
        <w:rPr>
          <w:sz w:val="24"/>
          <w:szCs w:val="24"/>
        </w:rPr>
        <w:t>FiLM</w:t>
      </w:r>
      <w:proofErr w:type="spellEnd"/>
      <w:r w:rsidR="0088476D">
        <w:rPr>
          <w:sz w:val="24"/>
          <w:szCs w:val="24"/>
        </w:rPr>
        <w:t>.</w:t>
      </w:r>
    </w:p>
    <w:p w14:paraId="1260FD2D" w14:textId="77777777" w:rsidR="00FB5101" w:rsidRDefault="00FB5101" w:rsidP="00FB5101">
      <w:pPr>
        <w:autoSpaceDE w:val="0"/>
        <w:autoSpaceDN w:val="0"/>
        <w:bidi w:val="0"/>
        <w:adjustRightInd w:val="0"/>
        <w:spacing w:after="0" w:line="240" w:lineRule="auto"/>
        <w:rPr>
          <w:sz w:val="24"/>
          <w:szCs w:val="24"/>
        </w:rPr>
      </w:pPr>
    </w:p>
    <w:p w14:paraId="01BEC12E" w14:textId="0FAE882B" w:rsidR="009434C0" w:rsidRDefault="009434C0" w:rsidP="009434C0">
      <w:pPr>
        <w:autoSpaceDE w:val="0"/>
        <w:autoSpaceDN w:val="0"/>
        <w:bidi w:val="0"/>
        <w:adjustRightInd w:val="0"/>
        <w:spacing w:after="0" w:line="240"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EB1B1E">
      <w:pPr>
        <w:autoSpaceDE w:val="0"/>
        <w:autoSpaceDN w:val="0"/>
        <w:bidi w:val="0"/>
        <w:adjustRightInd w:val="0"/>
        <w:spacing w:after="0" w:line="240" w:lineRule="auto"/>
        <w:rPr>
          <w:sz w:val="24"/>
          <w:szCs w:val="24"/>
        </w:rPr>
      </w:pPr>
    </w:p>
    <w:p w14:paraId="2D1DB820" w14:textId="77777777" w:rsidR="00EA5FAC" w:rsidRDefault="009434C0" w:rsidP="009434C0">
      <w:pPr>
        <w:autoSpaceDE w:val="0"/>
        <w:autoSpaceDN w:val="0"/>
        <w:bidi w:val="0"/>
        <w:adjustRightInd w:val="0"/>
        <w:spacing w:after="0" w:line="240"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EA5FAC">
      <w:pPr>
        <w:autoSpaceDE w:val="0"/>
        <w:autoSpaceDN w:val="0"/>
        <w:bidi w:val="0"/>
        <w:adjustRightInd w:val="0"/>
        <w:spacing w:after="0" w:line="240"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234AEB">
      <w:pPr>
        <w:autoSpaceDE w:val="0"/>
        <w:autoSpaceDN w:val="0"/>
        <w:bidi w:val="0"/>
        <w:adjustRightInd w:val="0"/>
        <w:spacing w:after="0" w:line="240" w:lineRule="auto"/>
        <w:rPr>
          <w:sz w:val="24"/>
          <w:szCs w:val="24"/>
        </w:rPr>
      </w:pPr>
    </w:p>
    <w:p w14:paraId="31EE6A07" w14:textId="22665C65" w:rsidR="00EA5FAC" w:rsidRDefault="00EA5FAC" w:rsidP="00EA5FAC">
      <w:pPr>
        <w:autoSpaceDE w:val="0"/>
        <w:autoSpaceDN w:val="0"/>
        <w:bidi w:val="0"/>
        <w:adjustRightInd w:val="0"/>
        <w:spacing w:after="0" w:line="240" w:lineRule="auto"/>
        <w:rPr>
          <w:sz w:val="24"/>
          <w:szCs w:val="24"/>
        </w:rPr>
      </w:pPr>
    </w:p>
    <w:p w14:paraId="4BF35DF7" w14:textId="5268AD50" w:rsidR="00EA5FAC" w:rsidRDefault="00EA5FAC" w:rsidP="00EA5FAC">
      <w:pPr>
        <w:autoSpaceDE w:val="0"/>
        <w:autoSpaceDN w:val="0"/>
        <w:bidi w:val="0"/>
        <w:adjustRightInd w:val="0"/>
        <w:spacing w:after="0" w:line="240" w:lineRule="auto"/>
        <w:rPr>
          <w:sz w:val="24"/>
          <w:szCs w:val="24"/>
        </w:rPr>
      </w:pPr>
    </w:p>
    <w:p w14:paraId="16D8FF5A" w14:textId="60DF6233" w:rsidR="002B6610" w:rsidRDefault="002B6610" w:rsidP="002B6610">
      <w:pPr>
        <w:autoSpaceDE w:val="0"/>
        <w:autoSpaceDN w:val="0"/>
        <w:bidi w:val="0"/>
        <w:adjustRightInd w:val="0"/>
        <w:spacing w:after="0" w:line="240" w:lineRule="auto"/>
        <w:rPr>
          <w:sz w:val="24"/>
          <w:szCs w:val="24"/>
        </w:rPr>
      </w:pPr>
    </w:p>
    <w:p w14:paraId="74C7325D" w14:textId="77777777" w:rsidR="001761C4" w:rsidRDefault="001761C4" w:rsidP="001761C4">
      <w:pPr>
        <w:autoSpaceDE w:val="0"/>
        <w:autoSpaceDN w:val="0"/>
        <w:bidi w:val="0"/>
        <w:adjustRightInd w:val="0"/>
        <w:spacing w:after="0" w:line="240" w:lineRule="auto"/>
        <w:rPr>
          <w:sz w:val="24"/>
          <w:szCs w:val="24"/>
        </w:rPr>
      </w:pPr>
    </w:p>
    <w:p w14:paraId="1F23C3A7" w14:textId="7FC923DB" w:rsidR="00EE3C6E" w:rsidRPr="00937396" w:rsidRDefault="00E376F5" w:rsidP="00FC092A">
      <w:pPr>
        <w:autoSpaceDE w:val="0"/>
        <w:autoSpaceDN w:val="0"/>
        <w:bidi w:val="0"/>
        <w:adjustRightInd w:val="0"/>
        <w:spacing w:after="0" w:line="240"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3D0338">
      <w:pPr>
        <w:autoSpaceDE w:val="0"/>
        <w:autoSpaceDN w:val="0"/>
        <w:bidi w:val="0"/>
        <w:adjustRightInd w:val="0"/>
        <w:spacing w:after="0" w:line="240" w:lineRule="auto"/>
        <w:rPr>
          <w:sz w:val="24"/>
          <w:szCs w:val="24"/>
        </w:rPr>
      </w:pPr>
    </w:p>
    <w:p w14:paraId="6CDD7707" w14:textId="52B1D736" w:rsidR="00EE3C6E" w:rsidRDefault="003D0338" w:rsidP="00EE3C6E">
      <w:pPr>
        <w:autoSpaceDE w:val="0"/>
        <w:autoSpaceDN w:val="0"/>
        <w:bidi w:val="0"/>
        <w:adjustRightInd w:val="0"/>
        <w:spacing w:after="0" w:line="240"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A531C7">
      <w:pPr>
        <w:autoSpaceDE w:val="0"/>
        <w:autoSpaceDN w:val="0"/>
        <w:bidi w:val="0"/>
        <w:adjustRightInd w:val="0"/>
        <w:spacing w:after="0" w:line="240"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785FDA">
      <w:pPr>
        <w:autoSpaceDE w:val="0"/>
        <w:autoSpaceDN w:val="0"/>
        <w:bidi w:val="0"/>
        <w:adjustRightInd w:val="0"/>
        <w:spacing w:after="0" w:line="240"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945A50">
      <w:pPr>
        <w:autoSpaceDE w:val="0"/>
        <w:autoSpaceDN w:val="0"/>
        <w:bidi w:val="0"/>
        <w:adjustRightInd w:val="0"/>
        <w:spacing w:after="0" w:line="240"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945A50">
      <w:pPr>
        <w:autoSpaceDE w:val="0"/>
        <w:autoSpaceDN w:val="0"/>
        <w:bidi w:val="0"/>
        <w:adjustRightInd w:val="0"/>
        <w:spacing w:after="0" w:line="240"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9C725F">
      <w:pPr>
        <w:autoSpaceDE w:val="0"/>
        <w:autoSpaceDN w:val="0"/>
        <w:bidi w:val="0"/>
        <w:adjustRightInd w:val="0"/>
        <w:spacing w:after="0" w:line="240"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3A5B20">
      <w:pPr>
        <w:bidi w:val="0"/>
        <w:rPr>
          <w:sz w:val="24"/>
          <w:szCs w:val="24"/>
        </w:rPr>
      </w:pPr>
    </w:p>
    <w:p w14:paraId="1493D7B8" w14:textId="77777777" w:rsidR="003D0338" w:rsidRDefault="003D0338" w:rsidP="003D0338">
      <w:pPr>
        <w:bidi w:val="0"/>
        <w:rPr>
          <w:sz w:val="24"/>
          <w:szCs w:val="24"/>
        </w:rPr>
      </w:pPr>
    </w:p>
    <w:p w14:paraId="2DC74C1B" w14:textId="77777777" w:rsidR="003D0338" w:rsidRDefault="003D0338" w:rsidP="003D0338">
      <w:pPr>
        <w:bidi w:val="0"/>
        <w:rPr>
          <w:sz w:val="24"/>
          <w:szCs w:val="24"/>
        </w:rPr>
      </w:pPr>
    </w:p>
    <w:p w14:paraId="192A9355" w14:textId="632D2885" w:rsidR="00B83818" w:rsidRDefault="00B83818" w:rsidP="00F67E63">
      <w:pPr>
        <w:bidi w:val="0"/>
        <w:rPr>
          <w:sz w:val="24"/>
          <w:szCs w:val="24"/>
        </w:rPr>
      </w:pPr>
    </w:p>
    <w:p w14:paraId="56785A6B" w14:textId="6231AE7C" w:rsidR="00AC4612" w:rsidRDefault="00AC4612" w:rsidP="00AC4612">
      <w:pPr>
        <w:bidi w:val="0"/>
        <w:rPr>
          <w:sz w:val="24"/>
          <w:szCs w:val="24"/>
        </w:rPr>
      </w:pPr>
    </w:p>
    <w:p w14:paraId="26FFAF4E" w14:textId="39F4F829" w:rsidR="00AC4612" w:rsidRDefault="00AC4612" w:rsidP="00AC4612">
      <w:pPr>
        <w:bidi w:val="0"/>
        <w:rPr>
          <w:sz w:val="24"/>
          <w:szCs w:val="24"/>
        </w:rPr>
      </w:pPr>
    </w:p>
    <w:p w14:paraId="05E118E9" w14:textId="27855838" w:rsidR="00AC4612" w:rsidRDefault="00AC4612" w:rsidP="00AC4612">
      <w:pPr>
        <w:bidi w:val="0"/>
        <w:rPr>
          <w:sz w:val="24"/>
          <w:szCs w:val="24"/>
        </w:rPr>
      </w:pPr>
    </w:p>
    <w:p w14:paraId="41963150" w14:textId="39EEA327" w:rsidR="00AC4612" w:rsidRDefault="00AC4612" w:rsidP="00AC4612">
      <w:pPr>
        <w:bidi w:val="0"/>
        <w:rPr>
          <w:sz w:val="24"/>
          <w:szCs w:val="24"/>
        </w:rPr>
      </w:pPr>
    </w:p>
    <w:p w14:paraId="12F5E7E3" w14:textId="7ECDA556" w:rsidR="00AC4612" w:rsidRDefault="00AC4612" w:rsidP="00AC4612">
      <w:pPr>
        <w:bidi w:val="0"/>
        <w:rPr>
          <w:sz w:val="24"/>
          <w:szCs w:val="24"/>
        </w:rPr>
      </w:pPr>
    </w:p>
    <w:p w14:paraId="324CC516" w14:textId="4631A5BF" w:rsidR="00AC4612" w:rsidRDefault="00AC4612" w:rsidP="00AC4612">
      <w:pPr>
        <w:bidi w:val="0"/>
        <w:rPr>
          <w:sz w:val="24"/>
          <w:szCs w:val="24"/>
        </w:rPr>
      </w:pPr>
    </w:p>
    <w:p w14:paraId="79B07889" w14:textId="020D0C0C" w:rsidR="00AC4612" w:rsidRDefault="00AC4612" w:rsidP="00AC4612">
      <w:pPr>
        <w:bidi w:val="0"/>
        <w:rPr>
          <w:sz w:val="24"/>
          <w:szCs w:val="24"/>
        </w:rPr>
      </w:pPr>
    </w:p>
    <w:p w14:paraId="4993C79B" w14:textId="455D5556" w:rsidR="00AC4612" w:rsidRDefault="00AC4612" w:rsidP="00AC4612">
      <w:pPr>
        <w:bidi w:val="0"/>
        <w:rPr>
          <w:sz w:val="24"/>
          <w:szCs w:val="24"/>
        </w:rPr>
      </w:pPr>
    </w:p>
    <w:p w14:paraId="28D32D72" w14:textId="77777777" w:rsidR="00FA2597" w:rsidRDefault="00FA2597" w:rsidP="002477CE">
      <w:pPr>
        <w:bidi w:val="0"/>
        <w:rPr>
          <w:sz w:val="24"/>
          <w:szCs w:val="24"/>
        </w:rPr>
      </w:pPr>
    </w:p>
    <w:p w14:paraId="6EF37D3B" w14:textId="77777777" w:rsidR="00FA2597" w:rsidRDefault="00FA2597" w:rsidP="00FA2597">
      <w:pPr>
        <w:bidi w:val="0"/>
        <w:rPr>
          <w:sz w:val="24"/>
          <w:szCs w:val="24"/>
        </w:rPr>
      </w:pPr>
    </w:p>
    <w:p w14:paraId="53DB678F" w14:textId="488344CE" w:rsidR="003C1F57" w:rsidRPr="008A1F11" w:rsidRDefault="00E376F5" w:rsidP="00FA2597">
      <w:pPr>
        <w:bidi w:val="0"/>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08F2E5C0" w:rsidR="00E0602A" w:rsidRPr="00E376F5" w:rsidRDefault="00E376F5" w:rsidP="00E0602A">
      <w:pPr>
        <w:bidi w:val="0"/>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w:t>
      </w:r>
      <w:r w:rsidR="00DD345B">
        <w:rPr>
          <w:sz w:val="24"/>
          <w:szCs w:val="24"/>
        </w:rPr>
        <w:t xml:space="preserve">by </w:t>
      </w:r>
      <w:r w:rsidR="00DD345B">
        <w:rPr>
          <w:sz w:val="24"/>
          <w:szCs w:val="24"/>
        </w:rPr>
        <w:fldChar w:fldCharType="begin" w:fldLock="1"/>
      </w:r>
      <w:r w:rsidR="00DD345B">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CC52F5">
        <w:rPr>
          <w:sz w:val="24"/>
          <w:szCs w:val="24"/>
        </w:rPr>
        <w:t xml:space="preserve">, as for the questions we have created a vocab file and encoded all questions and programs. The data preprocessing that was used is the same as was used by </w:t>
      </w:r>
      <w:r w:rsidR="00CC52F5">
        <w:rPr>
          <w:sz w:val="24"/>
          <w:szCs w:val="24"/>
        </w:rPr>
        <w:fldChar w:fldCharType="begin" w:fldLock="1"/>
      </w:r>
      <w:r w:rsidR="00CC52F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15D77964" w14:textId="1A22D571" w:rsidR="00E376F5" w:rsidRPr="00A70580" w:rsidRDefault="00B54B41" w:rsidP="003C1F57">
      <w:pPr>
        <w:bidi w:val="0"/>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D97C7D">
      <w:pPr>
        <w:bidi w:val="0"/>
        <w:rPr>
          <w:sz w:val="24"/>
          <w:szCs w:val="24"/>
        </w:rPr>
      </w:pPr>
      <w:r>
        <w:rPr>
          <w:sz w:val="24"/>
          <w:szCs w:val="24"/>
        </w:rPr>
        <w:t>In order to reduce the model’s overfit, we have tried different batch sizes and different dropout percentages.</w:t>
      </w:r>
    </w:p>
    <w:p w14:paraId="16A4EEA4" w14:textId="077F9AB7" w:rsidR="00561863" w:rsidRPr="00982AFB" w:rsidRDefault="00F57501" w:rsidP="00561863">
      <w:pPr>
        <w:bidi w:val="0"/>
        <w:rPr>
          <w:i/>
          <w:iCs/>
          <w:sz w:val="24"/>
          <w:szCs w:val="24"/>
        </w:rPr>
      </w:pPr>
      <w:r w:rsidRPr="00982AFB">
        <w:rPr>
          <w:i/>
          <w:iCs/>
          <w:sz w:val="24"/>
          <w:szCs w:val="24"/>
        </w:rPr>
        <w:t>4.1.1</w:t>
      </w:r>
      <w:r w:rsidRPr="00982AFB">
        <w:rPr>
          <w:i/>
          <w:iCs/>
          <w:sz w:val="24"/>
          <w:szCs w:val="24"/>
        </w:rPr>
        <w:tab/>
      </w:r>
      <w:r w:rsidR="002A1A29" w:rsidRPr="00982AFB">
        <w:rPr>
          <w:i/>
          <w:iCs/>
          <w:sz w:val="24"/>
          <w:szCs w:val="24"/>
        </w:rPr>
        <w:t>Batch</w:t>
      </w:r>
      <w:r w:rsidRPr="00982AFB">
        <w:rPr>
          <w:i/>
          <w:iCs/>
          <w:sz w:val="24"/>
          <w:szCs w:val="24"/>
        </w:rPr>
        <w:t xml:space="preserve"> size test</w:t>
      </w:r>
    </w:p>
    <w:p w14:paraId="720C5CEA" w14:textId="601C622A" w:rsidR="00D23B10" w:rsidRDefault="00F57501" w:rsidP="00D97C7D">
      <w:pPr>
        <w:bidi w:val="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628AF840" w14:textId="05AEC8D0" w:rsidR="00D97C7D" w:rsidRDefault="00CD1D65" w:rsidP="00D23B10">
      <w:pPr>
        <w:bidi w:val="0"/>
        <w:rPr>
          <w:sz w:val="24"/>
          <w:szCs w:val="24"/>
        </w:rPr>
      </w:pPr>
      <w:r>
        <w:rPr>
          <w:sz w:val="24"/>
          <w:szCs w:val="24"/>
        </w:rPr>
        <w:t xml:space="preserve">We have compared the test accuracy and </w:t>
      </w:r>
      <w:r w:rsidR="00F45B5D">
        <w:rPr>
          <w:sz w:val="24"/>
          <w:szCs w:val="24"/>
        </w:rPr>
        <w:t xml:space="preserve">validation </w:t>
      </w:r>
      <w:r>
        <w:rPr>
          <w:sz w:val="24"/>
          <w:szCs w:val="24"/>
        </w:rPr>
        <w:t>accuracy between the different configurations. We have chosen the configuration with the lowest overfit and highest accuracy</w:t>
      </w:r>
      <w:r w:rsidR="005F3474">
        <w:rPr>
          <w:sz w:val="24"/>
          <w:szCs w:val="24"/>
        </w:rPr>
        <w:t>.</w:t>
      </w:r>
    </w:p>
    <w:p w14:paraId="34FB06BF" w14:textId="4D087002" w:rsidR="001265D2" w:rsidRPr="00982AFB" w:rsidRDefault="00F57501" w:rsidP="001265D2">
      <w:pPr>
        <w:bidi w:val="0"/>
        <w:rPr>
          <w:i/>
          <w:iCs/>
          <w:sz w:val="24"/>
          <w:szCs w:val="24"/>
        </w:rPr>
      </w:pPr>
      <w:r w:rsidRPr="00982AFB">
        <w:rPr>
          <w:i/>
          <w:iCs/>
          <w:sz w:val="24"/>
          <w:szCs w:val="24"/>
        </w:rPr>
        <w:t>4.1.2</w:t>
      </w:r>
      <w:r w:rsidRPr="00982AFB">
        <w:rPr>
          <w:i/>
          <w:iCs/>
          <w:sz w:val="24"/>
          <w:szCs w:val="24"/>
        </w:rPr>
        <w:tab/>
        <w:t>Dropout percentage test</w:t>
      </w:r>
    </w:p>
    <w:p w14:paraId="0443D48B" w14:textId="026B3E8A" w:rsidR="001265D2" w:rsidRDefault="00F15AA6" w:rsidP="001265D2">
      <w:pPr>
        <w:bidi w:val="0"/>
        <w:rPr>
          <w:sz w:val="24"/>
          <w:szCs w:val="24"/>
        </w:rPr>
      </w:pPr>
      <w:r>
        <w:rPr>
          <w:sz w:val="24"/>
          <w:szCs w:val="24"/>
        </w:rPr>
        <w:t>W</w:t>
      </w:r>
      <w:r w:rsidR="001265D2">
        <w:rPr>
          <w:sz w:val="24"/>
          <w:szCs w:val="24"/>
        </w:rPr>
        <w:t xml:space="preserve">e have </w:t>
      </w:r>
      <w:r w:rsidR="001265D2">
        <w:rPr>
          <w:sz w:val="24"/>
          <w:szCs w:val="24"/>
        </w:rPr>
        <w:t>used the same model architecture as described at section 3.3</w:t>
      </w:r>
      <w:r w:rsidR="001265D2">
        <w:rPr>
          <w:sz w:val="24"/>
          <w:szCs w:val="24"/>
        </w:rPr>
        <w:t xml:space="preserve">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314B94AC" w14:textId="46D35A83" w:rsidR="00E51BD7" w:rsidRDefault="00E51BD7" w:rsidP="000F2B6A">
      <w:pPr>
        <w:bidi w:val="0"/>
        <w:rPr>
          <w:sz w:val="24"/>
          <w:szCs w:val="24"/>
        </w:rPr>
      </w:pPr>
      <w:r>
        <w:rPr>
          <w:sz w:val="24"/>
          <w:szCs w:val="24"/>
        </w:rPr>
        <w:t>We have compared the test accuracy and val</w:t>
      </w:r>
      <w:r w:rsidR="003073E9">
        <w:rPr>
          <w:sz w:val="24"/>
          <w:szCs w:val="24"/>
        </w:rPr>
        <w:t>idation</w:t>
      </w:r>
      <w:r>
        <w:rPr>
          <w:sz w:val="24"/>
          <w:szCs w:val="24"/>
        </w:rPr>
        <w:t xml:space="preserve"> accuracy between the different configurations. We have chosen the configuration with the lowest overfit and highest accuracy.</w:t>
      </w:r>
    </w:p>
    <w:p w14:paraId="6BBFF855" w14:textId="35441BBF" w:rsidR="00211299" w:rsidRPr="008A1F11" w:rsidRDefault="00211299" w:rsidP="00211299">
      <w:pPr>
        <w:bidi w:val="0"/>
        <w:rPr>
          <w:b/>
          <w:bCs/>
          <w:sz w:val="24"/>
          <w:szCs w:val="24"/>
        </w:rPr>
      </w:pPr>
      <w:r w:rsidRPr="008A1F11">
        <w:rPr>
          <w:b/>
          <w:bCs/>
          <w:sz w:val="24"/>
          <w:szCs w:val="24"/>
        </w:rPr>
        <w:t>4.2</w:t>
      </w:r>
      <w:r w:rsidRPr="008A1F11">
        <w:rPr>
          <w:b/>
          <w:bCs/>
          <w:sz w:val="24"/>
          <w:szCs w:val="24"/>
        </w:rPr>
        <w:tab/>
        <w:t>Changing model depth</w:t>
      </w:r>
    </w:p>
    <w:p w14:paraId="10E94528" w14:textId="7F68524C" w:rsidR="000F2B6A" w:rsidRDefault="000F2B6A" w:rsidP="000F2B6A">
      <w:pPr>
        <w:bidi w:val="0"/>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w:t>
      </w:r>
      <w:proofErr w:type="spellStart"/>
      <w:r>
        <w:rPr>
          <w:sz w:val="24"/>
          <w:szCs w:val="24"/>
        </w:rPr>
        <w:t>ResBlocks</w:t>
      </w:r>
      <w:proofErr w:type="spellEnd"/>
      <w:r>
        <w:rPr>
          <w:sz w:val="24"/>
          <w:szCs w:val="24"/>
        </w:rPr>
        <w:t xml:space="preserve"> in the model. </w:t>
      </w:r>
      <w:r w:rsidR="00E43EFA">
        <w:rPr>
          <w:sz w:val="24"/>
          <w:szCs w:val="24"/>
        </w:rPr>
        <w:t>At this test we only changed the model depth e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AB0D90" w:rsidRPr="00561863">
        <w:rPr>
          <w:color w:val="FF0000"/>
          <w:sz w:val="24"/>
          <w:szCs w:val="24"/>
        </w:rPr>
        <w:t>20</w:t>
      </w:r>
      <w:r w:rsidR="0072190F">
        <w:rPr>
          <w:sz w:val="24"/>
          <w:szCs w:val="24"/>
        </w:rPr>
        <w:t>.</w:t>
      </w:r>
      <w:r w:rsidR="00CD1BF3">
        <w:rPr>
          <w:sz w:val="24"/>
          <w:szCs w:val="24"/>
        </w:rPr>
        <w:t xml:space="preserve"> We have tested _____________(explain the test configuration)</w:t>
      </w:r>
    </w:p>
    <w:p w14:paraId="38C89A4A" w14:textId="13334B8E" w:rsidR="00211299" w:rsidRDefault="00211299" w:rsidP="00211299">
      <w:pPr>
        <w:bidi w:val="0"/>
        <w:rPr>
          <w:sz w:val="24"/>
          <w:szCs w:val="24"/>
        </w:rPr>
      </w:pPr>
      <w:r>
        <w:rPr>
          <w:sz w:val="24"/>
          <w:szCs w:val="24"/>
        </w:rPr>
        <w:t>4.3</w:t>
      </w:r>
      <w:r>
        <w:rPr>
          <w:sz w:val="24"/>
          <w:szCs w:val="24"/>
        </w:rPr>
        <w:tab/>
      </w:r>
      <w:r w:rsidR="00D5236F">
        <w:rPr>
          <w:sz w:val="24"/>
          <w:szCs w:val="24"/>
        </w:rPr>
        <w:t>Removing CBN from layer</w:t>
      </w:r>
    </w:p>
    <w:p w14:paraId="12A01A09" w14:textId="77777777" w:rsidR="00E376F5" w:rsidRDefault="00E376F5" w:rsidP="00E376F5">
      <w:pPr>
        <w:bidi w:val="0"/>
        <w:rPr>
          <w:sz w:val="24"/>
          <w:szCs w:val="24"/>
        </w:rPr>
      </w:pPr>
    </w:p>
    <w:p w14:paraId="3F98C40C" w14:textId="77777777" w:rsidR="00E376F5" w:rsidRDefault="00E376F5" w:rsidP="00E376F5">
      <w:pPr>
        <w:bidi w:val="0"/>
        <w:rPr>
          <w:sz w:val="24"/>
          <w:szCs w:val="24"/>
        </w:rPr>
      </w:pPr>
    </w:p>
    <w:p w14:paraId="10D2FB24" w14:textId="77777777" w:rsidR="00E376F5" w:rsidRDefault="00E376F5" w:rsidP="00E376F5">
      <w:pPr>
        <w:bidi w:val="0"/>
        <w:rPr>
          <w:sz w:val="24"/>
          <w:szCs w:val="24"/>
        </w:rPr>
      </w:pPr>
    </w:p>
    <w:p w14:paraId="530D039E" w14:textId="053ABEB1" w:rsidR="00FA2597" w:rsidRDefault="00FA2597" w:rsidP="00A63B7D">
      <w:pPr>
        <w:bidi w:val="0"/>
        <w:rPr>
          <w:sz w:val="24"/>
          <w:szCs w:val="24"/>
        </w:rPr>
      </w:pPr>
    </w:p>
    <w:p w14:paraId="39B24ED6" w14:textId="77777777" w:rsidR="00C94EFD" w:rsidRDefault="00C94EFD" w:rsidP="00C94EFD">
      <w:pPr>
        <w:bidi w:val="0"/>
        <w:rPr>
          <w:b/>
          <w:bCs/>
          <w:sz w:val="32"/>
          <w:szCs w:val="32"/>
        </w:rPr>
      </w:pPr>
      <w:bookmarkStart w:id="0" w:name="_GoBack"/>
      <w:bookmarkEnd w:id="0"/>
    </w:p>
    <w:p w14:paraId="59D0D398" w14:textId="0E183DF1" w:rsidR="00E376F5" w:rsidRDefault="00342B99" w:rsidP="00FA2597">
      <w:pPr>
        <w:bidi w:val="0"/>
        <w:rPr>
          <w:b/>
          <w:bCs/>
          <w:sz w:val="32"/>
          <w:szCs w:val="32"/>
        </w:rPr>
      </w:pPr>
      <w:r w:rsidRPr="00427740">
        <w:rPr>
          <w:b/>
          <w:bCs/>
          <w:sz w:val="32"/>
          <w:szCs w:val="32"/>
        </w:rPr>
        <w:lastRenderedPageBreak/>
        <w:t>5</w:t>
      </w:r>
      <w:r w:rsidRPr="00427740">
        <w:rPr>
          <w:b/>
          <w:bCs/>
          <w:sz w:val="32"/>
          <w:szCs w:val="32"/>
        </w:rPr>
        <w:tab/>
        <w:t>Results</w:t>
      </w:r>
    </w:p>
    <w:p w14:paraId="18663902" w14:textId="0513268E" w:rsidR="003947EF" w:rsidRPr="003947EF" w:rsidRDefault="003947EF" w:rsidP="003947EF">
      <w:pPr>
        <w:bidi w:val="0"/>
        <w:rPr>
          <w:sz w:val="24"/>
          <w:szCs w:val="24"/>
        </w:rPr>
      </w:pPr>
      <w:r w:rsidRPr="003947EF">
        <w:rPr>
          <w:sz w:val="24"/>
          <w:szCs w:val="24"/>
        </w:rPr>
        <w:t xml:space="preserve">All the tests were performed under the server limitation hence, the model was running for </w:t>
      </w:r>
      <w:r w:rsidR="007F496B">
        <w:rPr>
          <w:sz w:val="24"/>
          <w:szCs w:val="24"/>
        </w:rPr>
        <w:t>24</w:t>
      </w:r>
      <w:r w:rsidRPr="003947EF">
        <w:rPr>
          <w:sz w:val="24"/>
          <w:szCs w:val="24"/>
        </w:rPr>
        <w:t>hrs on every configuration and the results are after 20hrs of training</w:t>
      </w:r>
      <w:r w:rsidR="00E22931">
        <w:rPr>
          <w:sz w:val="24"/>
          <w:szCs w:val="24"/>
        </w:rPr>
        <w:t>.</w:t>
      </w:r>
    </w:p>
    <w:p w14:paraId="7701D8F2" w14:textId="436A5695" w:rsidR="00342B99" w:rsidRPr="00B9500B" w:rsidRDefault="00A42D69" w:rsidP="00342B99">
      <w:pPr>
        <w:bidi w:val="0"/>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A42D69">
      <w:pPr>
        <w:bidi w:val="0"/>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9F61CF">
            <w:pPr>
              <w:bidi w:val="0"/>
              <w:rPr>
                <w:sz w:val="24"/>
                <w:szCs w:val="24"/>
              </w:rPr>
            </w:pPr>
            <w:r>
              <w:rPr>
                <w:sz w:val="24"/>
                <w:szCs w:val="24"/>
              </w:rPr>
              <w:t>Batch size</w:t>
            </w:r>
          </w:p>
        </w:tc>
        <w:tc>
          <w:tcPr>
            <w:tcW w:w="2765" w:type="dxa"/>
          </w:tcPr>
          <w:p w14:paraId="4DA6E92E" w14:textId="747E3829" w:rsidR="009F61CF" w:rsidRDefault="009F61CF" w:rsidP="009F61CF">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9F61CF">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9F61CF">
            <w:pPr>
              <w:bidi w:val="0"/>
              <w:rPr>
                <w:sz w:val="24"/>
                <w:szCs w:val="24"/>
              </w:rPr>
            </w:pPr>
            <w:r>
              <w:rPr>
                <w:sz w:val="24"/>
                <w:szCs w:val="24"/>
              </w:rPr>
              <w:t>64</w:t>
            </w:r>
          </w:p>
        </w:tc>
        <w:tc>
          <w:tcPr>
            <w:tcW w:w="2765" w:type="dxa"/>
          </w:tcPr>
          <w:p w14:paraId="58EE383B" w14:textId="35AF573D"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9F61CF">
            <w:pPr>
              <w:bidi w:val="0"/>
              <w:rPr>
                <w:sz w:val="24"/>
                <w:szCs w:val="24"/>
              </w:rPr>
            </w:pPr>
            <w:r>
              <w:rPr>
                <w:sz w:val="24"/>
                <w:szCs w:val="24"/>
              </w:rPr>
              <w:t>96</w:t>
            </w:r>
          </w:p>
        </w:tc>
        <w:tc>
          <w:tcPr>
            <w:tcW w:w="2765" w:type="dxa"/>
          </w:tcPr>
          <w:p w14:paraId="1FF509C0" w14:textId="3071BBE1"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9F61CF">
            <w:pPr>
              <w:bidi w:val="0"/>
              <w:rPr>
                <w:sz w:val="24"/>
                <w:szCs w:val="24"/>
              </w:rPr>
            </w:pPr>
            <w:r>
              <w:rPr>
                <w:sz w:val="24"/>
                <w:szCs w:val="24"/>
              </w:rPr>
              <w:t>128</w:t>
            </w:r>
          </w:p>
        </w:tc>
        <w:tc>
          <w:tcPr>
            <w:tcW w:w="2765" w:type="dxa"/>
          </w:tcPr>
          <w:p w14:paraId="0D97804E" w14:textId="1D2D760B"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9F61CF">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9F61CF">
            <w:pPr>
              <w:bidi w:val="0"/>
              <w:rPr>
                <w:sz w:val="24"/>
                <w:szCs w:val="24"/>
              </w:rPr>
            </w:pPr>
            <w:r>
              <w:rPr>
                <w:sz w:val="24"/>
                <w:szCs w:val="24"/>
              </w:rPr>
              <w:t>256</w:t>
            </w:r>
          </w:p>
        </w:tc>
        <w:tc>
          <w:tcPr>
            <w:tcW w:w="2765" w:type="dxa"/>
          </w:tcPr>
          <w:p w14:paraId="3CB69316" w14:textId="6DC08D4E"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9F61CF">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4BB7775B" w14:textId="19276623" w:rsidR="009F61CF" w:rsidRDefault="000C32A2" w:rsidP="009F61CF">
      <w:pPr>
        <w:bidi w:val="0"/>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w:t>
      </w:r>
      <w:proofErr w:type="spellStart"/>
      <w:r w:rsidR="00A3057B">
        <w:rPr>
          <w:sz w:val="24"/>
          <w:szCs w:val="24"/>
        </w:rPr>
        <w:t>FiLM</w:t>
      </w:r>
      <w:proofErr w:type="spellEnd"/>
      <w:r w:rsidR="00A3057B">
        <w:rPr>
          <w:sz w:val="24"/>
          <w:szCs w:val="24"/>
        </w:rPr>
        <w:t xml:space="preserve"> model. The purpose of this test was to reduce the model overfit without hurting the performance as much.</w:t>
      </w:r>
    </w:p>
    <w:p w14:paraId="178618EB" w14:textId="12392282" w:rsidR="00B9500B" w:rsidRPr="002C7AE4" w:rsidRDefault="00B9500B" w:rsidP="00B9500B">
      <w:pPr>
        <w:bidi w:val="0"/>
        <w:rPr>
          <w:b/>
          <w:bCs/>
          <w:sz w:val="24"/>
          <w:szCs w:val="24"/>
        </w:rPr>
      </w:pPr>
      <w:r w:rsidRPr="002C7AE4">
        <w:rPr>
          <w:b/>
          <w:bCs/>
          <w:sz w:val="24"/>
          <w:szCs w:val="24"/>
        </w:rPr>
        <w:t>5.2</w:t>
      </w:r>
      <w:r w:rsidRPr="002C7AE4">
        <w:rPr>
          <w:b/>
          <w:bCs/>
          <w:sz w:val="24"/>
          <w:szCs w:val="24"/>
        </w:rPr>
        <w:tab/>
        <w:t>Dropout percentage test</w:t>
      </w:r>
    </w:p>
    <w:p w14:paraId="736A4ACD" w14:textId="1AC9AB36" w:rsidR="00B9500B" w:rsidRDefault="00B9500B" w:rsidP="00B9500B">
      <w:pPr>
        <w:bidi w:val="0"/>
        <w:rPr>
          <w:sz w:val="24"/>
          <w:szCs w:val="24"/>
        </w:rPr>
      </w:pPr>
      <w:r>
        <w:rPr>
          <w:sz w:val="24"/>
          <w:szCs w:val="24"/>
        </w:rPr>
        <w:t xml:space="preserve">We tested which </w:t>
      </w:r>
      <w:r>
        <w:rPr>
          <w:sz w:val="24"/>
          <w:szCs w:val="24"/>
        </w:rPr>
        <w:t>dropout percentage</w:t>
      </w:r>
      <w:r>
        <w:rPr>
          <w:sz w:val="24"/>
          <w:szCs w:val="24"/>
        </w:rPr>
        <w:t xml:space="preserve"> will provide the best accuracy and the lowest overfit</w:t>
      </w:r>
      <w:r>
        <w:rPr>
          <w:sz w:val="24"/>
          <w:szCs w:val="24"/>
        </w:rPr>
        <w:t xml:space="preserve"> with the batch size that was provided from batch size test</w:t>
      </w:r>
      <w:r>
        <w:rPr>
          <w:sz w:val="24"/>
          <w:szCs w:val="24"/>
        </w:rPr>
        <w: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9D1534">
            <w:pPr>
              <w:bidi w:val="0"/>
              <w:rPr>
                <w:sz w:val="24"/>
                <w:szCs w:val="24"/>
              </w:rPr>
            </w:pPr>
            <w:r>
              <w:rPr>
                <w:sz w:val="24"/>
                <w:szCs w:val="24"/>
              </w:rPr>
              <w:t xml:space="preserve">Dropout percentage </w:t>
            </w:r>
          </w:p>
        </w:tc>
        <w:tc>
          <w:tcPr>
            <w:tcW w:w="2765" w:type="dxa"/>
          </w:tcPr>
          <w:p w14:paraId="14B810B5" w14:textId="0D0F49C8" w:rsidR="009D1534" w:rsidRDefault="009D1534" w:rsidP="009D1534">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9D1534">
            <w:pPr>
              <w:bidi w:val="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9D1534">
            <w:pPr>
              <w:bidi w:val="0"/>
              <w:rPr>
                <w:sz w:val="24"/>
                <w:szCs w:val="24"/>
              </w:rPr>
            </w:pPr>
            <w:r>
              <w:rPr>
                <w:sz w:val="24"/>
                <w:szCs w:val="24"/>
              </w:rPr>
              <w:t>0</w:t>
            </w:r>
          </w:p>
        </w:tc>
        <w:tc>
          <w:tcPr>
            <w:tcW w:w="2765" w:type="dxa"/>
          </w:tcPr>
          <w:p w14:paraId="1A574768" w14:textId="687A2B27"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9D1534">
            <w:pPr>
              <w:bidi w:val="0"/>
              <w:rPr>
                <w:sz w:val="24"/>
                <w:szCs w:val="24"/>
              </w:rPr>
            </w:pPr>
            <w:r>
              <w:rPr>
                <w:sz w:val="24"/>
                <w:szCs w:val="24"/>
              </w:rPr>
              <w:t>3</w:t>
            </w:r>
          </w:p>
        </w:tc>
        <w:tc>
          <w:tcPr>
            <w:tcW w:w="2765" w:type="dxa"/>
          </w:tcPr>
          <w:p w14:paraId="67CA1FE9" w14:textId="6E0868B4"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9D1534">
            <w:pPr>
              <w:bidi w:val="0"/>
              <w:rPr>
                <w:sz w:val="24"/>
                <w:szCs w:val="24"/>
              </w:rPr>
            </w:pPr>
            <w:r>
              <w:rPr>
                <w:sz w:val="24"/>
                <w:szCs w:val="24"/>
              </w:rPr>
              <w:t>20</w:t>
            </w:r>
          </w:p>
        </w:tc>
        <w:tc>
          <w:tcPr>
            <w:tcW w:w="2765" w:type="dxa"/>
          </w:tcPr>
          <w:p w14:paraId="41078E34" w14:textId="790DFA4C"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9D1534">
            <w:pPr>
              <w:bidi w:val="0"/>
              <w:rPr>
                <w:sz w:val="24"/>
                <w:szCs w:val="24"/>
              </w:rPr>
            </w:pPr>
            <w:r>
              <w:rPr>
                <w:sz w:val="24"/>
                <w:szCs w:val="24"/>
              </w:rPr>
              <w:t>50</w:t>
            </w:r>
          </w:p>
        </w:tc>
        <w:tc>
          <w:tcPr>
            <w:tcW w:w="2765" w:type="dxa"/>
          </w:tcPr>
          <w:p w14:paraId="52730F2B" w14:textId="5BF4EE6F"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9D1534">
            <w:pPr>
              <w:bidi w:val="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9D1534">
            <w:pPr>
              <w:bidi w:val="0"/>
              <w:rPr>
                <w:sz w:val="24"/>
                <w:szCs w:val="24"/>
              </w:rPr>
            </w:pPr>
            <w:r>
              <w:rPr>
                <w:sz w:val="24"/>
                <w:szCs w:val="24"/>
              </w:rPr>
              <w:t>80</w:t>
            </w:r>
          </w:p>
        </w:tc>
        <w:tc>
          <w:tcPr>
            <w:tcW w:w="2765" w:type="dxa"/>
          </w:tcPr>
          <w:p w14:paraId="6A0551F1" w14:textId="0B8A1FF7"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9D1534">
            <w:pPr>
              <w:bidi w:val="0"/>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45B9E705" w14:textId="77777777" w:rsidR="009D1534" w:rsidRDefault="009D1534" w:rsidP="009D1534">
      <w:pPr>
        <w:bidi w:val="0"/>
        <w:rPr>
          <w:sz w:val="24"/>
          <w:szCs w:val="24"/>
        </w:rPr>
      </w:pPr>
    </w:p>
    <w:p w14:paraId="34ED98BD" w14:textId="77777777" w:rsidR="00B9500B" w:rsidRDefault="00B9500B" w:rsidP="00B9500B">
      <w:pPr>
        <w:bidi w:val="0"/>
        <w:rPr>
          <w:sz w:val="24"/>
          <w:szCs w:val="24"/>
        </w:rPr>
      </w:pPr>
    </w:p>
    <w:p w14:paraId="619B86E0" w14:textId="77777777" w:rsidR="00E376F5" w:rsidRDefault="00E376F5" w:rsidP="00E376F5">
      <w:pPr>
        <w:bidi w:val="0"/>
        <w:rPr>
          <w:sz w:val="24"/>
          <w:szCs w:val="24"/>
        </w:rPr>
      </w:pPr>
    </w:p>
    <w:p w14:paraId="50A70494" w14:textId="77777777" w:rsidR="00E376F5" w:rsidRDefault="00E376F5" w:rsidP="00E376F5">
      <w:pPr>
        <w:bidi w:val="0"/>
        <w:rPr>
          <w:sz w:val="24"/>
          <w:szCs w:val="24"/>
        </w:rPr>
      </w:pPr>
    </w:p>
    <w:p w14:paraId="17BFB948" w14:textId="757E2B55" w:rsidR="00D83BE3" w:rsidRDefault="00D83BE3" w:rsidP="00D83BE3">
      <w:pPr>
        <w:bidi w:val="0"/>
        <w:rPr>
          <w:color w:val="4472C4" w:themeColor="accent1"/>
          <w:sz w:val="24"/>
          <w:szCs w:val="24"/>
        </w:rPr>
      </w:pPr>
    </w:p>
    <w:p w14:paraId="4D37A64A" w14:textId="1B211CB4" w:rsidR="00163DCE" w:rsidRDefault="00163DCE" w:rsidP="00163DCE">
      <w:pPr>
        <w:bidi w:val="0"/>
        <w:rPr>
          <w:color w:val="4472C4" w:themeColor="accent1"/>
          <w:sz w:val="24"/>
          <w:szCs w:val="24"/>
        </w:rPr>
      </w:pPr>
    </w:p>
    <w:p w14:paraId="6056E680" w14:textId="100BD0F4" w:rsidR="003771FC" w:rsidRDefault="003771FC" w:rsidP="003771FC">
      <w:pPr>
        <w:bidi w:val="0"/>
        <w:rPr>
          <w:color w:val="4472C4" w:themeColor="accent1"/>
          <w:sz w:val="24"/>
          <w:szCs w:val="24"/>
        </w:rPr>
      </w:pPr>
    </w:p>
    <w:p w14:paraId="305BCEF3" w14:textId="4D1EFD7E" w:rsidR="003F557E" w:rsidRDefault="003F557E" w:rsidP="003F557E">
      <w:pPr>
        <w:bidi w:val="0"/>
        <w:rPr>
          <w:color w:val="4472C4" w:themeColor="accent1"/>
          <w:sz w:val="24"/>
          <w:szCs w:val="24"/>
        </w:rPr>
      </w:pPr>
    </w:p>
    <w:p w14:paraId="38EFB3F9" w14:textId="77777777" w:rsidR="003F557E" w:rsidRDefault="003F557E" w:rsidP="003F557E">
      <w:pPr>
        <w:bidi w:val="0"/>
        <w:rPr>
          <w:color w:val="4472C4" w:themeColor="accent1"/>
          <w:sz w:val="24"/>
          <w:szCs w:val="24"/>
        </w:rPr>
      </w:pPr>
    </w:p>
    <w:p w14:paraId="4F1242F1" w14:textId="55425DA3" w:rsidR="00802B46" w:rsidRPr="003771FC" w:rsidRDefault="00D12261" w:rsidP="00802B46">
      <w:pPr>
        <w:bidi w:val="0"/>
        <w:rPr>
          <w:b/>
          <w:bCs/>
          <w:sz w:val="32"/>
          <w:szCs w:val="32"/>
        </w:rPr>
      </w:pPr>
      <w:r>
        <w:rPr>
          <w:b/>
          <w:bCs/>
          <w:sz w:val="32"/>
          <w:szCs w:val="32"/>
        </w:rPr>
        <w:lastRenderedPageBreak/>
        <w:t>6</w:t>
      </w:r>
      <w:r>
        <w:rPr>
          <w:b/>
          <w:bCs/>
          <w:sz w:val="32"/>
          <w:szCs w:val="32"/>
        </w:rPr>
        <w:tab/>
      </w:r>
      <w:r w:rsidR="00802B46" w:rsidRPr="003771FC">
        <w:rPr>
          <w:b/>
          <w:bCs/>
          <w:sz w:val="32"/>
          <w:szCs w:val="32"/>
        </w:rPr>
        <w:t>References</w:t>
      </w:r>
    </w:p>
    <w:p w14:paraId="5D303B79" w14:textId="6C7AC9F5" w:rsidR="00D106A5" w:rsidRPr="00D106A5" w:rsidRDefault="00802B46" w:rsidP="00D106A5">
      <w:pPr>
        <w:widowControl w:val="0"/>
        <w:autoSpaceDE w:val="0"/>
        <w:autoSpaceDN w:val="0"/>
        <w:adjustRightInd w:val="0"/>
        <w:spacing w:line="240" w:lineRule="auto"/>
        <w:ind w:left="480" w:hanging="480"/>
        <w:rPr>
          <w:rFonts w:ascii="Calibri" w:hAnsi="Calibri" w:cs="Calibri"/>
          <w:noProof/>
          <w:sz w:val="24"/>
          <w:szCs w:val="24"/>
        </w:rPr>
      </w:pPr>
      <w:r>
        <w:rPr>
          <w:color w:val="4472C4" w:themeColor="accent1"/>
          <w:sz w:val="24"/>
          <w:szCs w:val="24"/>
        </w:rPr>
        <w:fldChar w:fldCharType="begin" w:fldLock="1"/>
      </w:r>
      <w:r>
        <w:rPr>
          <w:color w:val="4472C4" w:themeColor="accent1"/>
          <w:sz w:val="24"/>
          <w:szCs w:val="24"/>
        </w:rPr>
        <w:instrText xml:space="preserve">ADDIN Mendeley Bibliography CSL_BIBLIOGRAPHY </w:instrText>
      </w:r>
      <w:r>
        <w:rPr>
          <w:color w:val="4472C4" w:themeColor="accent1"/>
          <w:sz w:val="24"/>
          <w:szCs w:val="24"/>
        </w:rPr>
        <w:fldChar w:fldCharType="separate"/>
      </w:r>
      <w:r w:rsidR="00D106A5" w:rsidRPr="00D106A5">
        <w:rPr>
          <w:rFonts w:ascii="Calibri" w:hAnsi="Calibri" w:cs="Calibri"/>
          <w:noProof/>
          <w:sz w:val="24"/>
          <w:szCs w:val="24"/>
        </w:rPr>
        <w:t xml:space="preserve">Anderson, P., He, X., Buehler, C., Teney, D., Johnson, M., Gould, S., &amp; Zhang, L. (2017). Bottom-Up and Top-Down Attention for Image Captioning and Visual Question Answering. </w:t>
      </w:r>
      <w:r w:rsidR="00D106A5" w:rsidRPr="00D106A5">
        <w:rPr>
          <w:rFonts w:ascii="Calibri" w:hAnsi="Calibri" w:cs="Calibri"/>
          <w:i/>
          <w:iCs/>
          <w:noProof/>
          <w:sz w:val="24"/>
          <w:szCs w:val="24"/>
        </w:rPr>
        <w:t>Proceedings of the IEEE Computer Society Conference on Computer Vision and Pattern Recognition</w:t>
      </w:r>
      <w:r w:rsidR="00D106A5" w:rsidRPr="00D106A5">
        <w:rPr>
          <w:rFonts w:ascii="Calibri" w:hAnsi="Calibri" w:cs="Calibri"/>
          <w:noProof/>
          <w:sz w:val="24"/>
          <w:szCs w:val="24"/>
        </w:rPr>
        <w:t>, 6077–6086. https://doi.org/10.1109/CVPR.2018.00636</w:t>
      </w:r>
    </w:p>
    <w:p w14:paraId="1E667C7B"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Chung, J., Gulcehre, C., Cho, K., &amp; Bengio, Y. (2014). </w:t>
      </w:r>
      <w:r w:rsidRPr="00D106A5">
        <w:rPr>
          <w:rFonts w:ascii="Calibri" w:hAnsi="Calibri" w:cs="Calibri"/>
          <w:i/>
          <w:iCs/>
          <w:noProof/>
          <w:sz w:val="24"/>
          <w:szCs w:val="24"/>
        </w:rPr>
        <w:t>Empirical Evaluation of Gated Recurrent Neural Networks on Sequence Modeling</w:t>
      </w:r>
      <w:r w:rsidRPr="00D106A5">
        <w:rPr>
          <w:rFonts w:ascii="Calibri" w:hAnsi="Calibri" w:cs="Calibri"/>
          <w:noProof/>
          <w:sz w:val="24"/>
          <w:szCs w:val="24"/>
        </w:rPr>
        <w:t>. 1–9. Retrieved from http://arxiv.org/abs/1412.3555</w:t>
      </w:r>
    </w:p>
    <w:p w14:paraId="5CC24742"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De Vries, H., Strub, F., Mary, J., Larochelle, H., Pietquin, O., &amp; Courville, A. (2017). Modulating early visual processing by language. </w:t>
      </w:r>
      <w:r w:rsidRPr="00D106A5">
        <w:rPr>
          <w:rFonts w:ascii="Calibri" w:hAnsi="Calibri" w:cs="Calibri"/>
          <w:i/>
          <w:iCs/>
          <w:noProof/>
          <w:sz w:val="24"/>
          <w:szCs w:val="24"/>
        </w:rPr>
        <w:t>Advances in Neural Information Processing Systems</w:t>
      </w:r>
      <w:r w:rsidRPr="00D106A5">
        <w:rPr>
          <w:rFonts w:ascii="Calibri" w:hAnsi="Calibri" w:cs="Calibri"/>
          <w:noProof/>
          <w:sz w:val="24"/>
          <w:szCs w:val="24"/>
        </w:rPr>
        <w:t xml:space="preserve">, </w:t>
      </w:r>
      <w:r w:rsidRPr="00D106A5">
        <w:rPr>
          <w:rFonts w:ascii="Calibri" w:hAnsi="Calibri" w:cs="Calibri"/>
          <w:i/>
          <w:iCs/>
          <w:noProof/>
          <w:sz w:val="24"/>
          <w:szCs w:val="24"/>
        </w:rPr>
        <w:t>2017</w:t>
      </w:r>
      <w:r w:rsidRPr="00D106A5">
        <w:rPr>
          <w:rFonts w:ascii="Calibri" w:hAnsi="Calibri" w:cs="Calibri"/>
          <w:noProof/>
          <w:sz w:val="24"/>
          <w:szCs w:val="24"/>
        </w:rPr>
        <w:t>-</w:t>
      </w:r>
      <w:r w:rsidRPr="00D106A5">
        <w:rPr>
          <w:rFonts w:ascii="Calibri" w:hAnsi="Calibri" w:cs="Calibri"/>
          <w:i/>
          <w:iCs/>
          <w:noProof/>
          <w:sz w:val="24"/>
          <w:szCs w:val="24"/>
        </w:rPr>
        <w:t>Decem</w:t>
      </w:r>
      <w:r w:rsidRPr="00D106A5">
        <w:rPr>
          <w:rFonts w:ascii="Calibri" w:hAnsi="Calibri" w:cs="Calibri"/>
          <w:noProof/>
          <w:sz w:val="24"/>
          <w:szCs w:val="24"/>
        </w:rPr>
        <w:t>, 6595–6605.</w:t>
      </w:r>
    </w:p>
    <w:p w14:paraId="2434A13F"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Goyal, Y., Khot, T., Agrawal, A., Summers-Stay, D., Batra, D., &amp; Parikh, D. (2017). Making the V in VQA Matter: Elevating the Role of Image Understanding in Visual Question Answering. </w:t>
      </w:r>
      <w:r w:rsidRPr="00D106A5">
        <w:rPr>
          <w:rFonts w:ascii="Calibri" w:hAnsi="Calibri" w:cs="Calibri"/>
          <w:i/>
          <w:iCs/>
          <w:noProof/>
          <w:sz w:val="24"/>
          <w:szCs w:val="24"/>
        </w:rPr>
        <w:t>International Journal of Computer Vision</w:t>
      </w:r>
      <w:r w:rsidRPr="00D106A5">
        <w:rPr>
          <w:rFonts w:ascii="Calibri" w:hAnsi="Calibri" w:cs="Calibri"/>
          <w:noProof/>
          <w:sz w:val="24"/>
          <w:szCs w:val="24"/>
        </w:rPr>
        <w:t xml:space="preserve">, </w:t>
      </w:r>
      <w:r w:rsidRPr="00D106A5">
        <w:rPr>
          <w:rFonts w:ascii="Calibri" w:hAnsi="Calibri" w:cs="Calibri"/>
          <w:i/>
          <w:iCs/>
          <w:noProof/>
          <w:sz w:val="24"/>
          <w:szCs w:val="24"/>
        </w:rPr>
        <w:t>127</w:t>
      </w:r>
      <w:r w:rsidRPr="00D106A5">
        <w:rPr>
          <w:rFonts w:ascii="Calibri" w:hAnsi="Calibri" w:cs="Calibri"/>
          <w:noProof/>
          <w:sz w:val="24"/>
          <w:szCs w:val="24"/>
        </w:rPr>
        <w:t>(4), 398–414. https://doi.org/10.1007/s11263-018-1116-0</w:t>
      </w:r>
    </w:p>
    <w:p w14:paraId="121AA171"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Johnson, J., Fei-Fei, L., Hariharan, B., Zitnick, C. L., Van Der Maaten, L., &amp; Girshick, R. (2017). CLEVR: A diagnostic dataset for compositional language and elementary visual reasoning. </w:t>
      </w:r>
      <w:r w:rsidRPr="00D106A5">
        <w:rPr>
          <w:rFonts w:ascii="Calibri" w:hAnsi="Calibri" w:cs="Calibri"/>
          <w:i/>
          <w:iCs/>
          <w:noProof/>
          <w:sz w:val="24"/>
          <w:szCs w:val="24"/>
        </w:rPr>
        <w:t>Proceedings - 30th IEEE Conference on Computer Vision and Pattern Recognition, CVPR 2017</w:t>
      </w:r>
      <w:r w:rsidRPr="00D106A5">
        <w:rPr>
          <w:rFonts w:ascii="Calibri" w:hAnsi="Calibri" w:cs="Calibri"/>
          <w:noProof/>
          <w:sz w:val="24"/>
          <w:szCs w:val="24"/>
        </w:rPr>
        <w:t xml:space="preserve">, </w:t>
      </w:r>
      <w:r w:rsidRPr="00D106A5">
        <w:rPr>
          <w:rFonts w:ascii="Calibri" w:hAnsi="Calibri" w:cs="Calibri"/>
          <w:i/>
          <w:iCs/>
          <w:noProof/>
          <w:sz w:val="24"/>
          <w:szCs w:val="24"/>
        </w:rPr>
        <w:t>2017</w:t>
      </w:r>
      <w:r w:rsidRPr="00D106A5">
        <w:rPr>
          <w:rFonts w:ascii="Calibri" w:hAnsi="Calibri" w:cs="Calibri"/>
          <w:noProof/>
          <w:sz w:val="24"/>
          <w:szCs w:val="24"/>
        </w:rPr>
        <w:t>-</w:t>
      </w:r>
      <w:r w:rsidRPr="00D106A5">
        <w:rPr>
          <w:rFonts w:ascii="Calibri" w:hAnsi="Calibri" w:cs="Calibri"/>
          <w:i/>
          <w:iCs/>
          <w:noProof/>
          <w:sz w:val="24"/>
          <w:szCs w:val="24"/>
        </w:rPr>
        <w:t>Janua</w:t>
      </w:r>
      <w:r w:rsidRPr="00D106A5">
        <w:rPr>
          <w:rFonts w:ascii="Calibri" w:hAnsi="Calibri" w:cs="Calibri"/>
          <w:noProof/>
          <w:sz w:val="24"/>
          <w:szCs w:val="24"/>
        </w:rPr>
        <w:t>, 1988–1997. https://doi.org/10.1109/CVPR.2017.215</w:t>
      </w:r>
    </w:p>
    <w:p w14:paraId="22B01E54"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Lu, J., Yang, J., Batra, D., &amp; Parikh, D. (2016). Hierarchical question-image co-attention for visual question answering. </w:t>
      </w:r>
      <w:r w:rsidRPr="00D106A5">
        <w:rPr>
          <w:rFonts w:ascii="Calibri" w:hAnsi="Calibri" w:cs="Calibri"/>
          <w:i/>
          <w:iCs/>
          <w:noProof/>
          <w:sz w:val="24"/>
          <w:szCs w:val="24"/>
        </w:rPr>
        <w:t>Advances in Neural Information Processing Systems</w:t>
      </w:r>
      <w:r w:rsidRPr="00D106A5">
        <w:rPr>
          <w:rFonts w:ascii="Calibri" w:hAnsi="Calibri" w:cs="Calibri"/>
          <w:noProof/>
          <w:sz w:val="24"/>
          <w:szCs w:val="24"/>
        </w:rPr>
        <w:t>, (c), 289–297.</w:t>
      </w:r>
    </w:p>
    <w:p w14:paraId="598851C8"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Malinowski, M., Rohrbach, M., &amp; Fritz, M. (2015). Ask your neurons: A neural-based approach to answering questions about images. </w:t>
      </w:r>
      <w:r w:rsidRPr="00D106A5">
        <w:rPr>
          <w:rFonts w:ascii="Calibri" w:hAnsi="Calibri" w:cs="Calibri"/>
          <w:i/>
          <w:iCs/>
          <w:noProof/>
          <w:sz w:val="24"/>
          <w:szCs w:val="24"/>
        </w:rPr>
        <w:t>Proceedings of the IEEE International Conference on Computer Vision</w:t>
      </w:r>
      <w:r w:rsidRPr="00D106A5">
        <w:rPr>
          <w:rFonts w:ascii="Calibri" w:hAnsi="Calibri" w:cs="Calibri"/>
          <w:noProof/>
          <w:sz w:val="24"/>
          <w:szCs w:val="24"/>
        </w:rPr>
        <w:t xml:space="preserve">, </w:t>
      </w:r>
      <w:r w:rsidRPr="00D106A5">
        <w:rPr>
          <w:rFonts w:ascii="Calibri" w:hAnsi="Calibri" w:cs="Calibri"/>
          <w:i/>
          <w:iCs/>
          <w:noProof/>
          <w:sz w:val="24"/>
          <w:szCs w:val="24"/>
        </w:rPr>
        <w:t>2015 Inter</w:t>
      </w:r>
      <w:r w:rsidRPr="00D106A5">
        <w:rPr>
          <w:rFonts w:ascii="Calibri" w:hAnsi="Calibri" w:cs="Calibri"/>
          <w:noProof/>
          <w:sz w:val="24"/>
          <w:szCs w:val="24"/>
        </w:rPr>
        <w:t>, 1–9. https://doi.org/10.1109/ICCV.2015.9</w:t>
      </w:r>
    </w:p>
    <w:p w14:paraId="5DB65A9E"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Perez, E., de Vries, H., Strub, F., Dumoulin, V., &amp; Courville, A. (2017). Learning Visual Reasoning Without Strong Priors. Retrieved from http://arxiv.org/abs/1707.03017</w:t>
      </w:r>
    </w:p>
    <w:p w14:paraId="37BF4DFE"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szCs w:val="24"/>
        </w:rPr>
      </w:pPr>
      <w:r w:rsidRPr="00D106A5">
        <w:rPr>
          <w:rFonts w:ascii="Calibri" w:hAnsi="Calibri" w:cs="Calibri"/>
          <w:noProof/>
          <w:sz w:val="24"/>
          <w:szCs w:val="24"/>
        </w:rPr>
        <w:t xml:space="preserve">Perez, E., Strub, F., De Vries, H., Dumoulin, V., &amp; Courville, A. (2018). FiLM: Visual reasoning with a general conditioning layer. </w:t>
      </w:r>
      <w:r w:rsidRPr="00D106A5">
        <w:rPr>
          <w:rFonts w:ascii="Calibri" w:hAnsi="Calibri" w:cs="Calibri"/>
          <w:i/>
          <w:iCs/>
          <w:noProof/>
          <w:sz w:val="24"/>
          <w:szCs w:val="24"/>
        </w:rPr>
        <w:t>32nd AAAI Conference on Artificial Intelligence, AAAI 2018</w:t>
      </w:r>
      <w:r w:rsidRPr="00D106A5">
        <w:rPr>
          <w:rFonts w:ascii="Calibri" w:hAnsi="Calibri" w:cs="Calibri"/>
          <w:noProof/>
          <w:sz w:val="24"/>
          <w:szCs w:val="24"/>
        </w:rPr>
        <w:t>, 3942–3951. Retrieved from https://arxiv.org/abs/1709.07871</w:t>
      </w:r>
    </w:p>
    <w:p w14:paraId="411FE702" w14:textId="77777777" w:rsidR="00D106A5" w:rsidRPr="00D106A5" w:rsidRDefault="00D106A5" w:rsidP="00D106A5">
      <w:pPr>
        <w:widowControl w:val="0"/>
        <w:autoSpaceDE w:val="0"/>
        <w:autoSpaceDN w:val="0"/>
        <w:adjustRightInd w:val="0"/>
        <w:spacing w:line="240" w:lineRule="auto"/>
        <w:ind w:left="480" w:hanging="480"/>
        <w:rPr>
          <w:rFonts w:ascii="Calibri" w:hAnsi="Calibri" w:cs="Calibri"/>
          <w:noProof/>
          <w:sz w:val="24"/>
        </w:rPr>
      </w:pPr>
      <w:r w:rsidRPr="00D106A5">
        <w:rPr>
          <w:rFonts w:ascii="Calibri" w:hAnsi="Calibri" w:cs="Calibri"/>
          <w:noProof/>
          <w:sz w:val="24"/>
          <w:szCs w:val="24"/>
        </w:rPr>
        <w:t xml:space="preserve">Yang, Z., He, X., Gao, J., Deng, L., &amp; Smola, A. (2016). Stacked attention networks for image question answering. </w:t>
      </w:r>
      <w:r w:rsidRPr="00D106A5">
        <w:rPr>
          <w:rFonts w:ascii="Calibri" w:hAnsi="Calibri" w:cs="Calibri"/>
          <w:i/>
          <w:iCs/>
          <w:noProof/>
          <w:sz w:val="24"/>
          <w:szCs w:val="24"/>
        </w:rPr>
        <w:t>Proceedings of the IEEE Computer Society Conference on Computer Vision and Pattern Recognition</w:t>
      </w:r>
      <w:r w:rsidRPr="00D106A5">
        <w:rPr>
          <w:rFonts w:ascii="Calibri" w:hAnsi="Calibri" w:cs="Calibri"/>
          <w:noProof/>
          <w:sz w:val="24"/>
          <w:szCs w:val="24"/>
        </w:rPr>
        <w:t xml:space="preserve">, </w:t>
      </w:r>
      <w:r w:rsidRPr="00D106A5">
        <w:rPr>
          <w:rFonts w:ascii="Calibri" w:hAnsi="Calibri" w:cs="Calibri"/>
          <w:i/>
          <w:iCs/>
          <w:noProof/>
          <w:sz w:val="24"/>
          <w:szCs w:val="24"/>
        </w:rPr>
        <w:t>2016</w:t>
      </w:r>
      <w:r w:rsidRPr="00D106A5">
        <w:rPr>
          <w:rFonts w:ascii="Calibri" w:hAnsi="Calibri" w:cs="Calibri"/>
          <w:noProof/>
          <w:sz w:val="24"/>
          <w:szCs w:val="24"/>
        </w:rPr>
        <w:t>-</w:t>
      </w:r>
      <w:r w:rsidRPr="00D106A5">
        <w:rPr>
          <w:rFonts w:ascii="Calibri" w:hAnsi="Calibri" w:cs="Calibri"/>
          <w:i/>
          <w:iCs/>
          <w:noProof/>
          <w:sz w:val="24"/>
          <w:szCs w:val="24"/>
        </w:rPr>
        <w:t>Decem</w:t>
      </w:r>
      <w:r w:rsidRPr="00D106A5">
        <w:rPr>
          <w:rFonts w:ascii="Calibri" w:hAnsi="Calibri" w:cs="Calibri"/>
          <w:noProof/>
          <w:sz w:val="24"/>
          <w:szCs w:val="24"/>
        </w:rPr>
        <w:t>(1), 21–29. https://doi.org/10.1109/CVPR.2016.10</w:t>
      </w:r>
    </w:p>
    <w:p w14:paraId="65D5DEC3" w14:textId="5D84D1E5" w:rsidR="00802B46" w:rsidRDefault="00802B46" w:rsidP="00802B46">
      <w:pPr>
        <w:bidi w:val="0"/>
        <w:rPr>
          <w:color w:val="4472C4" w:themeColor="accent1"/>
          <w:sz w:val="24"/>
          <w:szCs w:val="24"/>
        </w:rPr>
      </w:pPr>
      <w:r>
        <w:rPr>
          <w:color w:val="4472C4" w:themeColor="accent1"/>
          <w:sz w:val="24"/>
          <w:szCs w:val="24"/>
        </w:rPr>
        <w:fldChar w:fldCharType="end"/>
      </w:r>
    </w:p>
    <w:p w14:paraId="36F7B9D6" w14:textId="58A11BDC" w:rsidR="00802B46" w:rsidRDefault="00802B46" w:rsidP="00802B46">
      <w:pPr>
        <w:bidi w:val="0"/>
        <w:rPr>
          <w:color w:val="4472C4" w:themeColor="accent1"/>
          <w:sz w:val="24"/>
          <w:szCs w:val="24"/>
        </w:rPr>
      </w:pPr>
    </w:p>
    <w:p w14:paraId="37B6ADF3" w14:textId="763C13BF" w:rsidR="00802B46" w:rsidRDefault="00802B46" w:rsidP="00802B46">
      <w:pPr>
        <w:bidi w:val="0"/>
        <w:rPr>
          <w:color w:val="4472C4" w:themeColor="accent1"/>
          <w:sz w:val="24"/>
          <w:szCs w:val="24"/>
        </w:rPr>
      </w:pPr>
    </w:p>
    <w:p w14:paraId="79CE89BC" w14:textId="0386DB2D" w:rsidR="00802B46" w:rsidRDefault="00802B46" w:rsidP="00802B46">
      <w:pPr>
        <w:bidi w:val="0"/>
        <w:rPr>
          <w:color w:val="4472C4" w:themeColor="accent1"/>
          <w:sz w:val="24"/>
          <w:szCs w:val="24"/>
        </w:rPr>
      </w:pPr>
    </w:p>
    <w:p w14:paraId="6792F3C9" w14:textId="0B9F46D5" w:rsidR="00802B46" w:rsidRDefault="00802B46" w:rsidP="00802B46">
      <w:pPr>
        <w:bidi w:val="0"/>
        <w:rPr>
          <w:color w:val="4472C4" w:themeColor="accent1"/>
          <w:sz w:val="24"/>
          <w:szCs w:val="24"/>
        </w:rPr>
      </w:pPr>
    </w:p>
    <w:p w14:paraId="786D0090" w14:textId="08BB9472" w:rsidR="00802B46" w:rsidRDefault="00802B46" w:rsidP="00802B46">
      <w:pPr>
        <w:bidi w:val="0"/>
        <w:rPr>
          <w:color w:val="4472C4" w:themeColor="accent1"/>
          <w:sz w:val="24"/>
          <w:szCs w:val="24"/>
        </w:rPr>
      </w:pPr>
    </w:p>
    <w:p w14:paraId="1F3A7DE8" w14:textId="21FCF25E" w:rsidR="00802B46" w:rsidRDefault="00802B46" w:rsidP="00802B46">
      <w:pPr>
        <w:bidi w:val="0"/>
        <w:rPr>
          <w:color w:val="4472C4" w:themeColor="accent1"/>
          <w:sz w:val="24"/>
          <w:szCs w:val="24"/>
        </w:rPr>
      </w:pPr>
    </w:p>
    <w:p w14:paraId="7FEAC5C1" w14:textId="6CB1737F" w:rsidR="00802B46" w:rsidRDefault="00802B46" w:rsidP="00802B46">
      <w:pPr>
        <w:bidi w:val="0"/>
        <w:rPr>
          <w:color w:val="4472C4" w:themeColor="accent1"/>
          <w:sz w:val="24"/>
          <w:szCs w:val="24"/>
        </w:rPr>
      </w:pPr>
    </w:p>
    <w:p w14:paraId="6EA8CF09" w14:textId="5D1B8EDE" w:rsidR="00802B46" w:rsidRDefault="00802B46" w:rsidP="00802B46">
      <w:pPr>
        <w:bidi w:val="0"/>
        <w:rPr>
          <w:color w:val="4472C4" w:themeColor="accent1"/>
          <w:sz w:val="24"/>
          <w:szCs w:val="24"/>
        </w:rPr>
      </w:pPr>
    </w:p>
    <w:p w14:paraId="0544CB92" w14:textId="3B424940" w:rsidR="00802B46" w:rsidRDefault="00802B46" w:rsidP="00802B46">
      <w:pPr>
        <w:bidi w:val="0"/>
        <w:rPr>
          <w:color w:val="4472C4" w:themeColor="accent1"/>
          <w:sz w:val="24"/>
          <w:szCs w:val="24"/>
        </w:rPr>
      </w:pPr>
    </w:p>
    <w:p w14:paraId="7900F257" w14:textId="345DE87F" w:rsidR="00802B46" w:rsidRDefault="00802B46" w:rsidP="00802B46">
      <w:pPr>
        <w:bidi w:val="0"/>
        <w:rPr>
          <w:color w:val="4472C4" w:themeColor="accent1"/>
          <w:sz w:val="24"/>
          <w:szCs w:val="24"/>
        </w:rPr>
      </w:pPr>
    </w:p>
    <w:p w14:paraId="11AD1167" w14:textId="378157E9" w:rsidR="00802B46" w:rsidRDefault="00802B46" w:rsidP="00802B46">
      <w:pPr>
        <w:bidi w:val="0"/>
        <w:rPr>
          <w:color w:val="4472C4" w:themeColor="accent1"/>
          <w:sz w:val="24"/>
          <w:szCs w:val="24"/>
        </w:rPr>
      </w:pPr>
    </w:p>
    <w:p w14:paraId="78166806" w14:textId="0EA19AFB" w:rsidR="00802B46" w:rsidRDefault="00802B46" w:rsidP="00802B46">
      <w:pPr>
        <w:bidi w:val="0"/>
        <w:rPr>
          <w:color w:val="4472C4" w:themeColor="accent1"/>
          <w:sz w:val="24"/>
          <w:szCs w:val="24"/>
        </w:rPr>
      </w:pPr>
    </w:p>
    <w:p w14:paraId="68C338C4" w14:textId="2465B024" w:rsidR="00802B46" w:rsidRDefault="00802B46" w:rsidP="00802B46">
      <w:pPr>
        <w:bidi w:val="0"/>
        <w:rPr>
          <w:color w:val="4472C4" w:themeColor="accent1"/>
          <w:sz w:val="24"/>
          <w:szCs w:val="24"/>
        </w:rPr>
      </w:pPr>
    </w:p>
    <w:p w14:paraId="6C230EFF" w14:textId="18033623" w:rsidR="00802B46" w:rsidRDefault="00802B46" w:rsidP="00802B46">
      <w:pPr>
        <w:bidi w:val="0"/>
        <w:rPr>
          <w:color w:val="4472C4" w:themeColor="accent1"/>
          <w:sz w:val="24"/>
          <w:szCs w:val="24"/>
        </w:rPr>
      </w:pPr>
    </w:p>
    <w:p w14:paraId="4E40ACF6" w14:textId="223847D0" w:rsidR="00802B46" w:rsidRDefault="00802B46" w:rsidP="00802B46">
      <w:pPr>
        <w:bidi w:val="0"/>
        <w:rPr>
          <w:color w:val="4472C4" w:themeColor="accent1"/>
          <w:sz w:val="24"/>
          <w:szCs w:val="24"/>
        </w:rPr>
      </w:pPr>
    </w:p>
    <w:p w14:paraId="6427C65C" w14:textId="64F1A26B" w:rsidR="00802B46" w:rsidRDefault="00802B46" w:rsidP="00802B46">
      <w:pPr>
        <w:bidi w:val="0"/>
        <w:rPr>
          <w:color w:val="4472C4" w:themeColor="accent1"/>
          <w:sz w:val="24"/>
          <w:szCs w:val="24"/>
        </w:rPr>
      </w:pPr>
    </w:p>
    <w:p w14:paraId="24F0CB66" w14:textId="44B7CA71" w:rsidR="00802B46" w:rsidRDefault="00802B46" w:rsidP="00802B46">
      <w:pPr>
        <w:bidi w:val="0"/>
        <w:rPr>
          <w:color w:val="4472C4" w:themeColor="accent1"/>
          <w:sz w:val="24"/>
          <w:szCs w:val="24"/>
        </w:rPr>
      </w:pPr>
    </w:p>
    <w:p w14:paraId="59DE2857" w14:textId="3ABE82E6" w:rsidR="00802B46" w:rsidRDefault="00802B46" w:rsidP="00802B46">
      <w:pPr>
        <w:bidi w:val="0"/>
        <w:rPr>
          <w:color w:val="4472C4" w:themeColor="accent1"/>
          <w:sz w:val="24"/>
          <w:szCs w:val="24"/>
        </w:rPr>
      </w:pPr>
    </w:p>
    <w:p w14:paraId="39B07D9C" w14:textId="42CF8B29" w:rsidR="00802B46" w:rsidRDefault="00802B46" w:rsidP="00802B46">
      <w:pPr>
        <w:bidi w:val="0"/>
        <w:rPr>
          <w:color w:val="4472C4" w:themeColor="accent1"/>
          <w:sz w:val="24"/>
          <w:szCs w:val="24"/>
        </w:rPr>
      </w:pPr>
    </w:p>
    <w:p w14:paraId="2F1A744B" w14:textId="24EC3744" w:rsidR="00802B46" w:rsidRDefault="00802B46" w:rsidP="00802B46">
      <w:pPr>
        <w:bidi w:val="0"/>
        <w:rPr>
          <w:color w:val="4472C4" w:themeColor="accent1"/>
          <w:sz w:val="24"/>
          <w:szCs w:val="24"/>
        </w:rPr>
      </w:pPr>
    </w:p>
    <w:p w14:paraId="1510F343" w14:textId="465116B9" w:rsidR="00802B46" w:rsidRDefault="00802B46" w:rsidP="00802B46">
      <w:pPr>
        <w:bidi w:val="0"/>
        <w:rPr>
          <w:color w:val="4472C4" w:themeColor="accent1"/>
          <w:sz w:val="24"/>
          <w:szCs w:val="24"/>
        </w:rPr>
      </w:pPr>
    </w:p>
    <w:p w14:paraId="2FE198B1" w14:textId="7CAB7DD6" w:rsidR="00802B46" w:rsidRDefault="00802B46" w:rsidP="00802B46">
      <w:pPr>
        <w:bidi w:val="0"/>
        <w:rPr>
          <w:color w:val="4472C4" w:themeColor="accent1"/>
          <w:sz w:val="24"/>
          <w:szCs w:val="24"/>
        </w:rPr>
      </w:pPr>
    </w:p>
    <w:p w14:paraId="5A077C24" w14:textId="6C326597" w:rsidR="00802B46" w:rsidRDefault="00802B46" w:rsidP="00802B46">
      <w:pPr>
        <w:bidi w:val="0"/>
        <w:rPr>
          <w:color w:val="4472C4" w:themeColor="accent1"/>
          <w:sz w:val="24"/>
          <w:szCs w:val="24"/>
        </w:rPr>
      </w:pPr>
    </w:p>
    <w:p w14:paraId="0C306BD0" w14:textId="77777777" w:rsidR="00B85E39" w:rsidRDefault="00B85E39" w:rsidP="00B85E39">
      <w:pPr>
        <w:bidi w:val="0"/>
        <w:rPr>
          <w:sz w:val="24"/>
          <w:szCs w:val="24"/>
        </w:rPr>
      </w:pPr>
    </w:p>
    <w:p w14:paraId="38A4AF5A" w14:textId="77777777" w:rsidR="00B85E39" w:rsidRPr="00F559B9" w:rsidRDefault="00B85E39" w:rsidP="00B85E39">
      <w:pPr>
        <w:bidi w:val="0"/>
        <w:rPr>
          <w:sz w:val="24"/>
          <w:szCs w:val="24"/>
        </w:rPr>
      </w:pPr>
      <w:r>
        <w:rPr>
          <w:sz w:val="24"/>
          <w:szCs w:val="24"/>
        </w:rPr>
        <w:t>W</w:t>
      </w:r>
      <w:r w:rsidRPr="00F559B9">
        <w:rPr>
          <w:sz w:val="24"/>
          <w:szCs w:val="24"/>
        </w:rPr>
        <w:t xml:space="preserve">e introduce a </w:t>
      </w:r>
      <w:proofErr w:type="spellStart"/>
      <w:r w:rsidRPr="00F559B9">
        <w:rPr>
          <w:sz w:val="24"/>
          <w:szCs w:val="24"/>
        </w:rPr>
        <w:t>FiLM</w:t>
      </w:r>
      <w:proofErr w:type="spellEnd"/>
      <w:r w:rsidRPr="00F559B9">
        <w:rPr>
          <w:sz w:val="24"/>
          <w:szCs w:val="24"/>
        </w:rPr>
        <w:t xml:space="preserve"> model but instead of batch normalization</w:t>
      </w:r>
      <w:r>
        <w:rPr>
          <w:sz w:val="24"/>
          <w:szCs w:val="24"/>
        </w:rPr>
        <w:t xml:space="preserve"> layer</w:t>
      </w:r>
      <w:r w:rsidRPr="00F559B9">
        <w:rPr>
          <w:sz w:val="24"/>
          <w:szCs w:val="24"/>
        </w:rPr>
        <w:t xml:space="preserve"> we use a CBN layer</w:t>
      </w:r>
      <w:r>
        <w:rPr>
          <w:sz w:val="24"/>
          <w:szCs w:val="24"/>
        </w:rPr>
        <w:t xml:space="preserve"> as was presented by </w:t>
      </w:r>
      <w:proofErr w:type="spellStart"/>
      <w:r w:rsidRPr="00DF5B73">
        <w:rPr>
          <w:sz w:val="24"/>
          <w:szCs w:val="24"/>
          <w:highlight w:val="cyan"/>
        </w:rPr>
        <w:t>cbn</w:t>
      </w:r>
      <w:proofErr w:type="spellEnd"/>
      <w:r w:rsidRPr="00DF5B73">
        <w:rPr>
          <w:sz w:val="24"/>
          <w:szCs w:val="24"/>
          <w:highlight w:val="cyan"/>
        </w:rPr>
        <w:t xml:space="preserve"> paper</w:t>
      </w:r>
      <w:r w:rsidRPr="00F559B9">
        <w:rPr>
          <w:sz w:val="24"/>
          <w:szCs w:val="24"/>
        </w:rPr>
        <w:t xml:space="preserve">. </w:t>
      </w:r>
    </w:p>
    <w:p w14:paraId="20E7F0A8" w14:textId="77777777" w:rsidR="00B85E39" w:rsidRDefault="00B85E39" w:rsidP="00B85E39">
      <w:pPr>
        <w:bidi w:val="0"/>
        <w:rPr>
          <w:sz w:val="24"/>
          <w:szCs w:val="24"/>
        </w:rPr>
      </w:pPr>
      <w:r w:rsidRPr="00F559B9">
        <w:rPr>
          <w:sz w:val="24"/>
          <w:szCs w:val="24"/>
        </w:rPr>
        <w:t xml:space="preserve">Our goal </w:t>
      </w:r>
      <w:r>
        <w:rPr>
          <w:sz w:val="24"/>
          <w:szCs w:val="24"/>
        </w:rPr>
        <w:t xml:space="preserve">in this project </w:t>
      </w:r>
      <w:r w:rsidRPr="00F559B9">
        <w:rPr>
          <w:sz w:val="24"/>
          <w:szCs w:val="24"/>
        </w:rPr>
        <w:t xml:space="preserve">is to check if the new model </w:t>
      </w:r>
      <w:r>
        <w:rPr>
          <w:sz w:val="24"/>
          <w:szCs w:val="24"/>
        </w:rPr>
        <w:t xml:space="preserve">that </w:t>
      </w:r>
      <w:r w:rsidRPr="00F559B9">
        <w:rPr>
          <w:sz w:val="24"/>
          <w:szCs w:val="24"/>
        </w:rPr>
        <w:t xml:space="preserve">we built can produce better results than </w:t>
      </w:r>
      <w:r>
        <w:rPr>
          <w:sz w:val="24"/>
          <w:szCs w:val="24"/>
        </w:rPr>
        <w:t xml:space="preserve">the </w:t>
      </w:r>
      <w:proofErr w:type="spellStart"/>
      <w:r>
        <w:rPr>
          <w:sz w:val="24"/>
          <w:szCs w:val="24"/>
        </w:rPr>
        <w:t>FiLM’s</w:t>
      </w:r>
      <w:proofErr w:type="spellEnd"/>
      <w:r>
        <w:rPr>
          <w:sz w:val="24"/>
          <w:szCs w:val="24"/>
        </w:rPr>
        <w:t xml:space="preserve"> results</w:t>
      </w:r>
    </w:p>
    <w:p w14:paraId="7D081227" w14:textId="77777777" w:rsidR="00B85E39" w:rsidRDefault="00B85E39" w:rsidP="00B85E39">
      <w:pPr>
        <w:bidi w:val="0"/>
        <w:rPr>
          <w:sz w:val="24"/>
          <w:szCs w:val="24"/>
        </w:rPr>
      </w:pPr>
    </w:p>
    <w:p w14:paraId="39AD5A0E" w14:textId="77777777" w:rsidR="00B85E39" w:rsidRDefault="00B85E39" w:rsidP="00B85E39">
      <w:pPr>
        <w:bidi w:val="0"/>
        <w:rPr>
          <w:sz w:val="24"/>
          <w:szCs w:val="24"/>
        </w:rPr>
      </w:pPr>
    </w:p>
    <w:p w14:paraId="4A64968A" w14:textId="77777777" w:rsidR="00B85E39" w:rsidRDefault="00B85E39" w:rsidP="00B85E39">
      <w:pPr>
        <w:bidi w:val="0"/>
        <w:rPr>
          <w:sz w:val="24"/>
          <w:szCs w:val="24"/>
        </w:rPr>
      </w:pPr>
    </w:p>
    <w:p w14:paraId="0FF0029A" w14:textId="77777777" w:rsidR="00B85E39" w:rsidRDefault="00B85E39" w:rsidP="00B85E39">
      <w:pPr>
        <w:bidi w:val="0"/>
        <w:rPr>
          <w:color w:val="4472C4" w:themeColor="accent1"/>
          <w:sz w:val="24"/>
          <w:szCs w:val="24"/>
        </w:rPr>
      </w:pPr>
    </w:p>
    <w:p w14:paraId="05A098F4" w14:textId="77777777" w:rsidR="00B85E39" w:rsidRDefault="00B85E39" w:rsidP="00B85E39">
      <w:pPr>
        <w:bidi w:val="0"/>
        <w:rPr>
          <w:sz w:val="24"/>
          <w:szCs w:val="24"/>
        </w:rPr>
      </w:pPr>
      <w:r w:rsidRPr="007A7793">
        <w:rPr>
          <w:sz w:val="24"/>
          <w:szCs w:val="24"/>
        </w:rPr>
        <w:t xml:space="preserve">A </w:t>
      </w:r>
      <w:proofErr w:type="spellStart"/>
      <w:r w:rsidRPr="007A7793">
        <w:rPr>
          <w:sz w:val="24"/>
          <w:szCs w:val="24"/>
        </w:rPr>
        <w:t>FiLM</w:t>
      </w:r>
      <w:proofErr w:type="spellEnd"/>
      <w:r w:rsidRPr="007A7793">
        <w:rPr>
          <w:sz w:val="24"/>
          <w:szCs w:val="24"/>
        </w:rPr>
        <w:t xml:space="preserve"> layer carries out a simple, feature-wise affine transformation on a neural network’s intermediate features, conditioned on an arbitrary input. In the case of visual reasoning, </w:t>
      </w:r>
      <w:proofErr w:type="spellStart"/>
      <w:r w:rsidRPr="007A7793">
        <w:rPr>
          <w:sz w:val="24"/>
          <w:szCs w:val="24"/>
        </w:rPr>
        <w:t>FiLM</w:t>
      </w:r>
      <w:proofErr w:type="spellEnd"/>
      <w:r w:rsidRPr="007A7793">
        <w:rPr>
          <w:sz w:val="24"/>
          <w:szCs w:val="24"/>
        </w:rPr>
        <w:t xml:space="preserve"> layers enable a Recurrent Neural Network (RNN) over an input question to influence Convolutional Neural Network (CNN) computation over an image. This process adaptively and radically alters the CNN’s behavior as a function of the input question, allowing the overall model to carry out a variety of reasoning tasks</w:t>
      </w:r>
      <w:r>
        <w:rPr>
          <w:sz w:val="24"/>
          <w:szCs w:val="24"/>
        </w:rPr>
        <w:t>, for instance</w:t>
      </w:r>
      <w:r w:rsidRPr="007A7793">
        <w:rPr>
          <w:sz w:val="24"/>
          <w:szCs w:val="24"/>
        </w:rPr>
        <w:t xml:space="preserve"> ranging from counting to comparing.</w:t>
      </w:r>
    </w:p>
    <w:p w14:paraId="7D18754B" w14:textId="77777777" w:rsidR="00B85E39" w:rsidRDefault="00B85E39" w:rsidP="00B85E39">
      <w:pPr>
        <w:bidi w:val="0"/>
        <w:rPr>
          <w:sz w:val="24"/>
          <w:szCs w:val="24"/>
        </w:rPr>
      </w:pPr>
      <w:r w:rsidRPr="007A7793">
        <w:rPr>
          <w:sz w:val="24"/>
          <w:szCs w:val="24"/>
        </w:rPr>
        <w:t xml:space="preserve"> </w:t>
      </w:r>
      <w:proofErr w:type="spellStart"/>
      <w:r w:rsidRPr="007A7793">
        <w:rPr>
          <w:sz w:val="24"/>
          <w:szCs w:val="24"/>
        </w:rPr>
        <w:t>FiLM</w:t>
      </w:r>
      <w:proofErr w:type="spellEnd"/>
      <w:r w:rsidRPr="007A7793">
        <w:rPr>
          <w:sz w:val="24"/>
          <w:szCs w:val="24"/>
        </w:rPr>
        <w:t xml:space="preserve"> can be thought of as a generalization of Conditional Normalization, which has proven highly successful for image stylization </w:t>
      </w:r>
      <w:r w:rsidRPr="00B277E1">
        <w:rPr>
          <w:sz w:val="24"/>
          <w:szCs w:val="24"/>
          <w:highlight w:val="yellow"/>
        </w:rPr>
        <w:t xml:space="preserve">(Dumoulin, </w:t>
      </w:r>
      <w:proofErr w:type="spellStart"/>
      <w:r w:rsidRPr="00B277E1">
        <w:rPr>
          <w:sz w:val="24"/>
          <w:szCs w:val="24"/>
          <w:highlight w:val="yellow"/>
        </w:rPr>
        <w:t>Shlens</w:t>
      </w:r>
      <w:proofErr w:type="spellEnd"/>
      <w:r w:rsidRPr="00B277E1">
        <w:rPr>
          <w:sz w:val="24"/>
          <w:szCs w:val="24"/>
          <w:highlight w:val="yellow"/>
        </w:rPr>
        <w:t xml:space="preserve">, and </w:t>
      </w:r>
      <w:proofErr w:type="spellStart"/>
      <w:r w:rsidRPr="00B277E1">
        <w:rPr>
          <w:sz w:val="24"/>
          <w:szCs w:val="24"/>
          <w:highlight w:val="yellow"/>
        </w:rPr>
        <w:t>Kudlur</w:t>
      </w:r>
      <w:proofErr w:type="spellEnd"/>
      <w:r w:rsidRPr="00B277E1">
        <w:rPr>
          <w:sz w:val="24"/>
          <w:szCs w:val="24"/>
          <w:highlight w:val="yellow"/>
        </w:rPr>
        <w:t xml:space="preserve"> 2017; </w:t>
      </w:r>
      <w:proofErr w:type="spellStart"/>
      <w:r w:rsidRPr="00B277E1">
        <w:rPr>
          <w:sz w:val="24"/>
          <w:szCs w:val="24"/>
          <w:highlight w:val="yellow"/>
        </w:rPr>
        <w:t>Ghiasi</w:t>
      </w:r>
      <w:proofErr w:type="spellEnd"/>
      <w:r w:rsidRPr="00B277E1">
        <w:rPr>
          <w:sz w:val="24"/>
          <w:szCs w:val="24"/>
          <w:highlight w:val="yellow"/>
        </w:rPr>
        <w:t xml:space="preserve"> et al. 2017; Huang and </w:t>
      </w:r>
      <w:proofErr w:type="spellStart"/>
      <w:r w:rsidRPr="00B277E1">
        <w:rPr>
          <w:sz w:val="24"/>
          <w:szCs w:val="24"/>
          <w:highlight w:val="yellow"/>
        </w:rPr>
        <w:t>Belongie</w:t>
      </w:r>
      <w:proofErr w:type="spellEnd"/>
      <w:r w:rsidRPr="00B277E1">
        <w:rPr>
          <w:sz w:val="24"/>
          <w:szCs w:val="24"/>
          <w:highlight w:val="yellow"/>
        </w:rPr>
        <w:t xml:space="preserve"> 2017),</w:t>
      </w:r>
      <w:r w:rsidRPr="007A7793">
        <w:rPr>
          <w:sz w:val="24"/>
          <w:szCs w:val="24"/>
        </w:rPr>
        <w:t xml:space="preserve"> speech recognition </w:t>
      </w:r>
      <w:r w:rsidRPr="00B277E1">
        <w:rPr>
          <w:sz w:val="24"/>
          <w:szCs w:val="24"/>
          <w:highlight w:val="yellow"/>
        </w:rPr>
        <w:t xml:space="preserve">(Kim, Song, and </w:t>
      </w:r>
      <w:proofErr w:type="spellStart"/>
      <w:r w:rsidRPr="00B277E1">
        <w:rPr>
          <w:sz w:val="24"/>
          <w:szCs w:val="24"/>
          <w:highlight w:val="yellow"/>
        </w:rPr>
        <w:t>Bengio</w:t>
      </w:r>
      <w:proofErr w:type="spellEnd"/>
      <w:r w:rsidRPr="00B277E1">
        <w:rPr>
          <w:sz w:val="24"/>
          <w:szCs w:val="24"/>
          <w:highlight w:val="yellow"/>
        </w:rPr>
        <w:t xml:space="preserve"> 2017)</w:t>
      </w:r>
      <w:r w:rsidRPr="007A7793">
        <w:rPr>
          <w:sz w:val="24"/>
          <w:szCs w:val="24"/>
        </w:rPr>
        <w:t xml:space="preserve">, and visual question answering </w:t>
      </w:r>
      <w:r w:rsidRPr="00B277E1">
        <w:rPr>
          <w:sz w:val="24"/>
          <w:szCs w:val="24"/>
          <w:highlight w:val="yellow"/>
        </w:rPr>
        <w:t>(de Vries et al. 2017),</w:t>
      </w:r>
      <w:r w:rsidRPr="007A7793">
        <w:rPr>
          <w:sz w:val="24"/>
          <w:szCs w:val="24"/>
        </w:rPr>
        <w:t xml:space="preserve"> demonstrating </w:t>
      </w:r>
      <w:proofErr w:type="spellStart"/>
      <w:r w:rsidRPr="007A7793">
        <w:rPr>
          <w:sz w:val="24"/>
          <w:szCs w:val="24"/>
        </w:rPr>
        <w:t>FiLM’s</w:t>
      </w:r>
      <w:proofErr w:type="spellEnd"/>
      <w:r w:rsidRPr="007A7793">
        <w:rPr>
          <w:sz w:val="24"/>
          <w:szCs w:val="24"/>
        </w:rPr>
        <w:t xml:space="preserve"> broad applicability. In this paper, which expands upon a shorter report </w:t>
      </w:r>
      <w:r w:rsidRPr="00B277E1">
        <w:rPr>
          <w:sz w:val="24"/>
          <w:szCs w:val="24"/>
          <w:highlight w:val="yellow"/>
        </w:rPr>
        <w:t>(Perez et al. 2017</w:t>
      </w:r>
      <w:r w:rsidRPr="007A7793">
        <w:rPr>
          <w:sz w:val="24"/>
          <w:szCs w:val="24"/>
        </w:rPr>
        <w:t xml:space="preserve">), our key contribution is that we show </w:t>
      </w:r>
      <w:proofErr w:type="spellStart"/>
      <w:r w:rsidRPr="007A7793">
        <w:rPr>
          <w:sz w:val="24"/>
          <w:szCs w:val="24"/>
        </w:rPr>
        <w:t>FiLM</w:t>
      </w:r>
      <w:proofErr w:type="spellEnd"/>
      <w:r w:rsidRPr="007A7793">
        <w:rPr>
          <w:sz w:val="24"/>
          <w:szCs w:val="24"/>
        </w:rPr>
        <w:t xml:space="preserve"> is a strong conditioning method by showing the following on visual reasoning tasks:</w:t>
      </w:r>
    </w:p>
    <w:p w14:paraId="2E58C857" w14:textId="77777777" w:rsidR="00B85E39" w:rsidRDefault="00B85E39" w:rsidP="00B85E39">
      <w:pPr>
        <w:bidi w:val="0"/>
        <w:rPr>
          <w:sz w:val="24"/>
          <w:szCs w:val="24"/>
        </w:rPr>
      </w:pPr>
      <w:r w:rsidRPr="007A7793">
        <w:rPr>
          <w:sz w:val="24"/>
          <w:szCs w:val="24"/>
        </w:rPr>
        <w:t xml:space="preserve"> 1. </w:t>
      </w:r>
      <w:proofErr w:type="spellStart"/>
      <w:r w:rsidRPr="007A7793">
        <w:rPr>
          <w:sz w:val="24"/>
          <w:szCs w:val="24"/>
        </w:rPr>
        <w:t>FiLM</w:t>
      </w:r>
      <w:proofErr w:type="spellEnd"/>
      <w:r w:rsidRPr="007A7793">
        <w:rPr>
          <w:sz w:val="24"/>
          <w:szCs w:val="24"/>
        </w:rPr>
        <w:t xml:space="preserve"> models achieve state-of-the-art across a variety of visual reasoning tasks, often by significant margins.</w:t>
      </w:r>
    </w:p>
    <w:p w14:paraId="1F0A8275" w14:textId="77777777" w:rsidR="00B85E39" w:rsidRDefault="00B85E39" w:rsidP="00B85E39">
      <w:pPr>
        <w:bidi w:val="0"/>
        <w:rPr>
          <w:sz w:val="24"/>
          <w:szCs w:val="24"/>
        </w:rPr>
      </w:pPr>
      <w:r w:rsidRPr="007A7793">
        <w:rPr>
          <w:sz w:val="24"/>
          <w:szCs w:val="24"/>
        </w:rPr>
        <w:t xml:space="preserve"> 2. </w:t>
      </w:r>
      <w:proofErr w:type="spellStart"/>
      <w:r w:rsidRPr="007A7793">
        <w:rPr>
          <w:sz w:val="24"/>
          <w:szCs w:val="24"/>
        </w:rPr>
        <w:t>FiLM</w:t>
      </w:r>
      <w:proofErr w:type="spellEnd"/>
      <w:r w:rsidRPr="007A7793">
        <w:rPr>
          <w:sz w:val="24"/>
          <w:szCs w:val="24"/>
        </w:rPr>
        <w:t xml:space="preserve"> operates in a coherent manner. It learns a complex, underlying structure and manipulates the conditioned network’s features in a selective manner. It also enables the</w:t>
      </w:r>
      <w:r>
        <w:rPr>
          <w:sz w:val="24"/>
          <w:szCs w:val="24"/>
        </w:rPr>
        <w:t xml:space="preserve"> </w:t>
      </w:r>
      <w:r w:rsidRPr="00D7664D">
        <w:rPr>
          <w:sz w:val="24"/>
          <w:szCs w:val="24"/>
        </w:rPr>
        <w:t>CNN to properly localize question-referenced objects.</w:t>
      </w:r>
    </w:p>
    <w:p w14:paraId="713B759A" w14:textId="77777777" w:rsidR="00B85E39" w:rsidRDefault="00B85E39" w:rsidP="00B85E39">
      <w:pPr>
        <w:bidi w:val="0"/>
        <w:rPr>
          <w:sz w:val="24"/>
          <w:szCs w:val="24"/>
        </w:rPr>
      </w:pPr>
      <w:r w:rsidRPr="00D7664D">
        <w:rPr>
          <w:sz w:val="24"/>
          <w:szCs w:val="24"/>
        </w:rPr>
        <w:t xml:space="preserve"> 3. </w:t>
      </w:r>
      <w:proofErr w:type="spellStart"/>
      <w:r w:rsidRPr="00D7664D">
        <w:rPr>
          <w:sz w:val="24"/>
          <w:szCs w:val="24"/>
        </w:rPr>
        <w:t>FiLM</w:t>
      </w:r>
      <w:proofErr w:type="spellEnd"/>
      <w:r w:rsidRPr="00D7664D">
        <w:rPr>
          <w:sz w:val="24"/>
          <w:szCs w:val="24"/>
        </w:rPr>
        <w:t xml:space="preserve"> is robust; many </w:t>
      </w:r>
      <w:proofErr w:type="spellStart"/>
      <w:r w:rsidRPr="00D7664D">
        <w:rPr>
          <w:sz w:val="24"/>
          <w:szCs w:val="24"/>
        </w:rPr>
        <w:t>FiLM</w:t>
      </w:r>
      <w:proofErr w:type="spellEnd"/>
      <w:r w:rsidRPr="00D7664D">
        <w:rPr>
          <w:sz w:val="24"/>
          <w:szCs w:val="24"/>
        </w:rPr>
        <w:t xml:space="preserve"> model ablations still outperform prior state-of-the-art. Notably, we find there is no close link between normalization and the success of a conditioned affine transformation, a previously untouched assumption. Thus, we relax the conditions under which this method can be applied.</w:t>
      </w:r>
    </w:p>
    <w:p w14:paraId="111B9081" w14:textId="77777777" w:rsidR="00B85E39" w:rsidRDefault="00B85E39" w:rsidP="00B85E39">
      <w:pPr>
        <w:bidi w:val="0"/>
        <w:rPr>
          <w:sz w:val="24"/>
          <w:szCs w:val="24"/>
        </w:rPr>
      </w:pPr>
      <w:r w:rsidRPr="00D7664D">
        <w:rPr>
          <w:sz w:val="24"/>
          <w:szCs w:val="24"/>
        </w:rPr>
        <w:t xml:space="preserve"> 4. </w:t>
      </w:r>
      <w:proofErr w:type="spellStart"/>
      <w:r w:rsidRPr="00D7664D">
        <w:rPr>
          <w:sz w:val="24"/>
          <w:szCs w:val="24"/>
        </w:rPr>
        <w:t>FiLM</w:t>
      </w:r>
      <w:proofErr w:type="spellEnd"/>
      <w:r w:rsidRPr="00D7664D">
        <w:rPr>
          <w:sz w:val="24"/>
          <w:szCs w:val="24"/>
        </w:rPr>
        <w:t xml:space="preserve"> models learn from little data to generalize to more complex and/or substantially different data than seen during training. </w:t>
      </w:r>
    </w:p>
    <w:p w14:paraId="64703D00" w14:textId="40E11F9D" w:rsidR="00802B46" w:rsidRDefault="00802B46" w:rsidP="00802B46">
      <w:pPr>
        <w:bidi w:val="0"/>
        <w:rPr>
          <w:color w:val="4472C4" w:themeColor="accent1"/>
          <w:sz w:val="24"/>
          <w:szCs w:val="24"/>
        </w:rPr>
      </w:pPr>
    </w:p>
    <w:p w14:paraId="1786921E" w14:textId="20A058B3" w:rsidR="00802B46" w:rsidRDefault="00802B46" w:rsidP="00802B46">
      <w:pPr>
        <w:bidi w:val="0"/>
        <w:rPr>
          <w:color w:val="4472C4" w:themeColor="accent1"/>
          <w:sz w:val="24"/>
          <w:szCs w:val="24"/>
        </w:rPr>
      </w:pPr>
    </w:p>
    <w:p w14:paraId="42778FA9" w14:textId="77777777" w:rsidR="00802B46" w:rsidRDefault="00802B46" w:rsidP="00802B46">
      <w:pPr>
        <w:bidi w:val="0"/>
        <w:rPr>
          <w:color w:val="4472C4" w:themeColor="accent1"/>
          <w:sz w:val="24"/>
          <w:szCs w:val="24"/>
        </w:rPr>
      </w:pPr>
    </w:p>
    <w:p w14:paraId="7424C604"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The CLEVR's creators argues that artificial intelligence systems that can reason and answer questions about visual data, need diagnostic tests in order to analyze progress and be able to discover shortcomings. </w:t>
      </w:r>
    </w:p>
    <w:p w14:paraId="41CD8781"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 Examples from CLEVR are shown in Figure 1.</w:t>
      </w:r>
    </w:p>
    <w:p w14:paraId="27A93EE7" w14:textId="77777777" w:rsidR="00D83BE3" w:rsidRDefault="00D83BE3" w:rsidP="00D83BE3">
      <w:pPr>
        <w:bidi w:val="0"/>
        <w:rPr>
          <w:color w:val="4472C4" w:themeColor="accent1"/>
          <w:sz w:val="24"/>
          <w:szCs w:val="24"/>
        </w:rPr>
      </w:pPr>
    </w:p>
    <w:p w14:paraId="5F9D0E71" w14:textId="77777777" w:rsidR="00D83BE3" w:rsidRDefault="00D83BE3" w:rsidP="00D83BE3">
      <w:pPr>
        <w:bidi w:val="0"/>
        <w:rPr>
          <w:color w:val="4472C4" w:themeColor="accent1"/>
          <w:sz w:val="24"/>
          <w:szCs w:val="24"/>
        </w:rPr>
      </w:pPr>
    </w:p>
    <w:p w14:paraId="2EDB6275" w14:textId="5DC9982A" w:rsidR="00B83818" w:rsidRDefault="00B83818" w:rsidP="00D83BE3">
      <w:pPr>
        <w:bidi w:val="0"/>
        <w:rPr>
          <w:color w:val="4472C4" w:themeColor="accent1"/>
          <w:sz w:val="24"/>
          <w:szCs w:val="24"/>
        </w:rPr>
      </w:pPr>
      <w:r w:rsidRPr="003C1F57">
        <w:rPr>
          <w:color w:val="4472C4" w:themeColor="accent1"/>
          <w:sz w:val="24"/>
          <w:szCs w:val="24"/>
        </w:rPr>
        <w:lastRenderedPageBreak/>
        <w:t xml:space="preserve">Some have argued that for artificial agents to learn this complex, structured process, it is necessary to build in aspects of reasoning, such as compositionality </w:t>
      </w:r>
      <w:r w:rsidRPr="003C1F57">
        <w:rPr>
          <w:color w:val="4472C4" w:themeColor="accent1"/>
          <w:sz w:val="24"/>
          <w:szCs w:val="24"/>
          <w:highlight w:val="yellow"/>
        </w:rPr>
        <w:t>(Hu et al. 2017; Johnson et al. 2017b)</w:t>
      </w:r>
      <w:r w:rsidRPr="003C1F57">
        <w:rPr>
          <w:color w:val="4472C4" w:themeColor="accent1"/>
          <w:sz w:val="24"/>
          <w:szCs w:val="24"/>
        </w:rPr>
        <w:t xml:space="preserve"> or relational computation </w:t>
      </w:r>
      <w:r w:rsidRPr="003C1F57">
        <w:rPr>
          <w:color w:val="4472C4" w:themeColor="accent1"/>
          <w:sz w:val="24"/>
          <w:szCs w:val="24"/>
          <w:highlight w:val="yellow"/>
        </w:rPr>
        <w:t>(Santoro et al. 2017)</w:t>
      </w:r>
      <w:r w:rsidRPr="003C1F57">
        <w:rPr>
          <w:color w:val="4472C4" w:themeColor="accent1"/>
          <w:sz w:val="24"/>
          <w:szCs w:val="24"/>
        </w:rPr>
        <w:t>. However,</w:t>
      </w:r>
    </w:p>
    <w:p w14:paraId="19DF681D" w14:textId="2AA9E6BF" w:rsidR="00785FDA" w:rsidRDefault="00785FDA" w:rsidP="00785FDA">
      <w:pPr>
        <w:bidi w:val="0"/>
        <w:rPr>
          <w:color w:val="4472C4" w:themeColor="accent1"/>
          <w:sz w:val="24"/>
          <w:szCs w:val="24"/>
        </w:rPr>
      </w:pPr>
    </w:p>
    <w:p w14:paraId="24B2A2E6"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Programs are an additional supervisory signal consisting of step-by-step instructions, such as filter shape[cube], relate[right],</w:t>
      </w:r>
    </w:p>
    <w:p w14:paraId="74200A59"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and count, on how to answer the question. Program labels are difficult to generate or come by for real world datasets. Our model avoids using this extra supervision, learning to reason effectively directly from linguistic and visual input.</w:t>
      </w:r>
    </w:p>
    <w:p w14:paraId="5305E86E" w14:textId="77777777" w:rsidR="00785FDA" w:rsidRPr="003C1F57" w:rsidRDefault="00785FDA" w:rsidP="00785FDA">
      <w:pPr>
        <w:bidi w:val="0"/>
        <w:rPr>
          <w:color w:val="4472C4" w:themeColor="accent1"/>
          <w:sz w:val="24"/>
          <w:szCs w:val="24"/>
          <w:rtl/>
        </w:rPr>
      </w:pP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5FB"/>
    <w:rsid w:val="000033A6"/>
    <w:rsid w:val="00004A49"/>
    <w:rsid w:val="00016BFA"/>
    <w:rsid w:val="00031E2E"/>
    <w:rsid w:val="000358C7"/>
    <w:rsid w:val="00041A79"/>
    <w:rsid w:val="00057C1C"/>
    <w:rsid w:val="00077CD6"/>
    <w:rsid w:val="00083114"/>
    <w:rsid w:val="000931C2"/>
    <w:rsid w:val="00096885"/>
    <w:rsid w:val="000B2DFA"/>
    <w:rsid w:val="000C0320"/>
    <w:rsid w:val="000C32A2"/>
    <w:rsid w:val="000D70AF"/>
    <w:rsid w:val="000E6FCC"/>
    <w:rsid w:val="000F2B6A"/>
    <w:rsid w:val="000F5D48"/>
    <w:rsid w:val="001265D2"/>
    <w:rsid w:val="00132192"/>
    <w:rsid w:val="001349EC"/>
    <w:rsid w:val="0013628F"/>
    <w:rsid w:val="0014349F"/>
    <w:rsid w:val="00163DCE"/>
    <w:rsid w:val="00170869"/>
    <w:rsid w:val="001718C0"/>
    <w:rsid w:val="00171BA4"/>
    <w:rsid w:val="00174B1E"/>
    <w:rsid w:val="001761C4"/>
    <w:rsid w:val="00185FF4"/>
    <w:rsid w:val="0019162F"/>
    <w:rsid w:val="001A49C4"/>
    <w:rsid w:val="001B21C7"/>
    <w:rsid w:val="001D2AE7"/>
    <w:rsid w:val="001D3EA2"/>
    <w:rsid w:val="001D4B1B"/>
    <w:rsid w:val="00200116"/>
    <w:rsid w:val="00211299"/>
    <w:rsid w:val="00211337"/>
    <w:rsid w:val="0022362A"/>
    <w:rsid w:val="002301F1"/>
    <w:rsid w:val="002340B3"/>
    <w:rsid w:val="00234AEB"/>
    <w:rsid w:val="002352DF"/>
    <w:rsid w:val="002477CE"/>
    <w:rsid w:val="002575FB"/>
    <w:rsid w:val="002706E7"/>
    <w:rsid w:val="00280875"/>
    <w:rsid w:val="002A1A29"/>
    <w:rsid w:val="002A226F"/>
    <w:rsid w:val="002A4B07"/>
    <w:rsid w:val="002B0E11"/>
    <w:rsid w:val="002B6610"/>
    <w:rsid w:val="002C4537"/>
    <w:rsid w:val="002C7AE4"/>
    <w:rsid w:val="002D2BE7"/>
    <w:rsid w:val="002E2175"/>
    <w:rsid w:val="002F5920"/>
    <w:rsid w:val="0030003B"/>
    <w:rsid w:val="0030474E"/>
    <w:rsid w:val="00305C32"/>
    <w:rsid w:val="003073E9"/>
    <w:rsid w:val="00313A7D"/>
    <w:rsid w:val="0032598C"/>
    <w:rsid w:val="00332A2C"/>
    <w:rsid w:val="0034140A"/>
    <w:rsid w:val="00342B99"/>
    <w:rsid w:val="003771FC"/>
    <w:rsid w:val="00380D0B"/>
    <w:rsid w:val="00384A29"/>
    <w:rsid w:val="003947EF"/>
    <w:rsid w:val="0039650C"/>
    <w:rsid w:val="003A5B20"/>
    <w:rsid w:val="003C1F57"/>
    <w:rsid w:val="003D0338"/>
    <w:rsid w:val="003F1CE7"/>
    <w:rsid w:val="003F557E"/>
    <w:rsid w:val="00404144"/>
    <w:rsid w:val="00411074"/>
    <w:rsid w:val="00421550"/>
    <w:rsid w:val="00427740"/>
    <w:rsid w:val="00433F57"/>
    <w:rsid w:val="00454950"/>
    <w:rsid w:val="00456929"/>
    <w:rsid w:val="00457F86"/>
    <w:rsid w:val="004643A2"/>
    <w:rsid w:val="004A255B"/>
    <w:rsid w:val="004A2CD9"/>
    <w:rsid w:val="004A5CB4"/>
    <w:rsid w:val="004A79D3"/>
    <w:rsid w:val="004B0C90"/>
    <w:rsid w:val="004B5124"/>
    <w:rsid w:val="004F3F9C"/>
    <w:rsid w:val="004F563C"/>
    <w:rsid w:val="00503FAD"/>
    <w:rsid w:val="00511ACD"/>
    <w:rsid w:val="005120C8"/>
    <w:rsid w:val="00521FFD"/>
    <w:rsid w:val="00532677"/>
    <w:rsid w:val="005509A0"/>
    <w:rsid w:val="00552495"/>
    <w:rsid w:val="00556094"/>
    <w:rsid w:val="00556774"/>
    <w:rsid w:val="00560F46"/>
    <w:rsid w:val="00561863"/>
    <w:rsid w:val="00563171"/>
    <w:rsid w:val="00575306"/>
    <w:rsid w:val="005930CE"/>
    <w:rsid w:val="005A1541"/>
    <w:rsid w:val="005C3788"/>
    <w:rsid w:val="005D2B03"/>
    <w:rsid w:val="005D35EB"/>
    <w:rsid w:val="005D44B4"/>
    <w:rsid w:val="005D4E13"/>
    <w:rsid w:val="005E0A55"/>
    <w:rsid w:val="005F0B3B"/>
    <w:rsid w:val="005F0E7E"/>
    <w:rsid w:val="005F3474"/>
    <w:rsid w:val="00600C6B"/>
    <w:rsid w:val="00605436"/>
    <w:rsid w:val="0061000E"/>
    <w:rsid w:val="00614ECD"/>
    <w:rsid w:val="00657E7B"/>
    <w:rsid w:val="00666088"/>
    <w:rsid w:val="00682AEE"/>
    <w:rsid w:val="00686466"/>
    <w:rsid w:val="006A167B"/>
    <w:rsid w:val="006A67DE"/>
    <w:rsid w:val="006C34D6"/>
    <w:rsid w:val="006D1C33"/>
    <w:rsid w:val="006D46BE"/>
    <w:rsid w:val="006D636B"/>
    <w:rsid w:val="006D6F11"/>
    <w:rsid w:val="006E54B3"/>
    <w:rsid w:val="006F0539"/>
    <w:rsid w:val="006F4D03"/>
    <w:rsid w:val="00714E07"/>
    <w:rsid w:val="007212F2"/>
    <w:rsid w:val="0072190F"/>
    <w:rsid w:val="00724ED6"/>
    <w:rsid w:val="00737F64"/>
    <w:rsid w:val="00743D46"/>
    <w:rsid w:val="0074638D"/>
    <w:rsid w:val="00762B4A"/>
    <w:rsid w:val="00766BB2"/>
    <w:rsid w:val="007707AD"/>
    <w:rsid w:val="00784730"/>
    <w:rsid w:val="00785FDA"/>
    <w:rsid w:val="007A599E"/>
    <w:rsid w:val="007A7793"/>
    <w:rsid w:val="007B2CE6"/>
    <w:rsid w:val="007B694A"/>
    <w:rsid w:val="007D356D"/>
    <w:rsid w:val="007E52F0"/>
    <w:rsid w:val="007F496B"/>
    <w:rsid w:val="007F6182"/>
    <w:rsid w:val="00802B46"/>
    <w:rsid w:val="00835231"/>
    <w:rsid w:val="0084207E"/>
    <w:rsid w:val="00853D1E"/>
    <w:rsid w:val="008727F9"/>
    <w:rsid w:val="0088476D"/>
    <w:rsid w:val="008964B5"/>
    <w:rsid w:val="008A1F11"/>
    <w:rsid w:val="008F6F97"/>
    <w:rsid w:val="00911BD3"/>
    <w:rsid w:val="0092173C"/>
    <w:rsid w:val="00925A9B"/>
    <w:rsid w:val="009267B3"/>
    <w:rsid w:val="00937396"/>
    <w:rsid w:val="009434C0"/>
    <w:rsid w:val="00945A50"/>
    <w:rsid w:val="00960AA1"/>
    <w:rsid w:val="00967CC9"/>
    <w:rsid w:val="009747B0"/>
    <w:rsid w:val="00982AFB"/>
    <w:rsid w:val="009941D8"/>
    <w:rsid w:val="009C0B44"/>
    <w:rsid w:val="009C725F"/>
    <w:rsid w:val="009D1534"/>
    <w:rsid w:val="009E0F84"/>
    <w:rsid w:val="009E6FB0"/>
    <w:rsid w:val="009F060B"/>
    <w:rsid w:val="009F61CF"/>
    <w:rsid w:val="00A13BF7"/>
    <w:rsid w:val="00A16801"/>
    <w:rsid w:val="00A20B55"/>
    <w:rsid w:val="00A3057B"/>
    <w:rsid w:val="00A30A94"/>
    <w:rsid w:val="00A42D69"/>
    <w:rsid w:val="00A45E5B"/>
    <w:rsid w:val="00A51ED3"/>
    <w:rsid w:val="00A531C7"/>
    <w:rsid w:val="00A63B7D"/>
    <w:rsid w:val="00A70580"/>
    <w:rsid w:val="00A74BE4"/>
    <w:rsid w:val="00A76A28"/>
    <w:rsid w:val="00A923D9"/>
    <w:rsid w:val="00AA1725"/>
    <w:rsid w:val="00AA5475"/>
    <w:rsid w:val="00AB0D90"/>
    <w:rsid w:val="00AB2D6D"/>
    <w:rsid w:val="00AC4612"/>
    <w:rsid w:val="00AD010A"/>
    <w:rsid w:val="00AE0BE8"/>
    <w:rsid w:val="00AF00C0"/>
    <w:rsid w:val="00AF2AF2"/>
    <w:rsid w:val="00AF4C47"/>
    <w:rsid w:val="00B01D7E"/>
    <w:rsid w:val="00B03351"/>
    <w:rsid w:val="00B04F9E"/>
    <w:rsid w:val="00B10BCC"/>
    <w:rsid w:val="00B12226"/>
    <w:rsid w:val="00B277E1"/>
    <w:rsid w:val="00B323E0"/>
    <w:rsid w:val="00B34AE4"/>
    <w:rsid w:val="00B41608"/>
    <w:rsid w:val="00B54B41"/>
    <w:rsid w:val="00B670F1"/>
    <w:rsid w:val="00B83818"/>
    <w:rsid w:val="00B83A37"/>
    <w:rsid w:val="00B85E39"/>
    <w:rsid w:val="00B922FE"/>
    <w:rsid w:val="00B9500B"/>
    <w:rsid w:val="00BB5C93"/>
    <w:rsid w:val="00BC280C"/>
    <w:rsid w:val="00BC689A"/>
    <w:rsid w:val="00BC7C7A"/>
    <w:rsid w:val="00BD4B59"/>
    <w:rsid w:val="00BD72B5"/>
    <w:rsid w:val="00BD72ED"/>
    <w:rsid w:val="00C0600A"/>
    <w:rsid w:val="00C140E8"/>
    <w:rsid w:val="00C16393"/>
    <w:rsid w:val="00C47CA1"/>
    <w:rsid w:val="00C506FC"/>
    <w:rsid w:val="00C66BEC"/>
    <w:rsid w:val="00C875AB"/>
    <w:rsid w:val="00C94EFD"/>
    <w:rsid w:val="00CA06E5"/>
    <w:rsid w:val="00CB0085"/>
    <w:rsid w:val="00CB0174"/>
    <w:rsid w:val="00CC2791"/>
    <w:rsid w:val="00CC52F5"/>
    <w:rsid w:val="00CC733F"/>
    <w:rsid w:val="00CD1BF3"/>
    <w:rsid w:val="00CD1D65"/>
    <w:rsid w:val="00CF2CA8"/>
    <w:rsid w:val="00CF54D3"/>
    <w:rsid w:val="00D016E6"/>
    <w:rsid w:val="00D042AB"/>
    <w:rsid w:val="00D106A5"/>
    <w:rsid w:val="00D10B62"/>
    <w:rsid w:val="00D12261"/>
    <w:rsid w:val="00D14C98"/>
    <w:rsid w:val="00D23B10"/>
    <w:rsid w:val="00D261EA"/>
    <w:rsid w:val="00D4513E"/>
    <w:rsid w:val="00D47036"/>
    <w:rsid w:val="00D5236F"/>
    <w:rsid w:val="00D53C96"/>
    <w:rsid w:val="00D579D5"/>
    <w:rsid w:val="00D72B69"/>
    <w:rsid w:val="00D7482D"/>
    <w:rsid w:val="00D7664D"/>
    <w:rsid w:val="00D82569"/>
    <w:rsid w:val="00D83B8C"/>
    <w:rsid w:val="00D83BE3"/>
    <w:rsid w:val="00D96100"/>
    <w:rsid w:val="00D97C7D"/>
    <w:rsid w:val="00DD345B"/>
    <w:rsid w:val="00DD757C"/>
    <w:rsid w:val="00DF2DE0"/>
    <w:rsid w:val="00DF5B73"/>
    <w:rsid w:val="00E02426"/>
    <w:rsid w:val="00E0602A"/>
    <w:rsid w:val="00E12F5C"/>
    <w:rsid w:val="00E12FB0"/>
    <w:rsid w:val="00E13962"/>
    <w:rsid w:val="00E210D6"/>
    <w:rsid w:val="00E22931"/>
    <w:rsid w:val="00E33D0B"/>
    <w:rsid w:val="00E35D33"/>
    <w:rsid w:val="00E376F5"/>
    <w:rsid w:val="00E40C5C"/>
    <w:rsid w:val="00E43EFA"/>
    <w:rsid w:val="00E47FC1"/>
    <w:rsid w:val="00E51BD7"/>
    <w:rsid w:val="00EA5FAC"/>
    <w:rsid w:val="00EA6EAE"/>
    <w:rsid w:val="00EB1B1E"/>
    <w:rsid w:val="00EB4AFB"/>
    <w:rsid w:val="00EC3F9B"/>
    <w:rsid w:val="00EE2B67"/>
    <w:rsid w:val="00EE3C6E"/>
    <w:rsid w:val="00EE7B47"/>
    <w:rsid w:val="00F0522D"/>
    <w:rsid w:val="00F15AA6"/>
    <w:rsid w:val="00F17541"/>
    <w:rsid w:val="00F45B5D"/>
    <w:rsid w:val="00F51EDB"/>
    <w:rsid w:val="00F559B9"/>
    <w:rsid w:val="00F5714F"/>
    <w:rsid w:val="00F57501"/>
    <w:rsid w:val="00F67E63"/>
    <w:rsid w:val="00F91F74"/>
    <w:rsid w:val="00F9528F"/>
    <w:rsid w:val="00FA2597"/>
    <w:rsid w:val="00FB5101"/>
    <w:rsid w:val="00FC092A"/>
    <w:rsid w:val="00FD066B"/>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A42D6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B012F-D460-4C78-B36B-ECCA9DA0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11</Pages>
  <Words>9160</Words>
  <Characters>52214</Characters>
  <Application>Microsoft Office Word</Application>
  <DocSecurity>0</DocSecurity>
  <Lines>435</Lines>
  <Paragraphs>12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309</cp:revision>
  <dcterms:created xsi:type="dcterms:W3CDTF">2019-10-06T12:50:00Z</dcterms:created>
  <dcterms:modified xsi:type="dcterms:W3CDTF">2019-10-12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